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FBA8" w14:textId="276F7E40"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67F2BFE4" w:rsidR="000C3254" w:rsidRPr="002048FC"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0</w:t>
      </w:r>
    </w:p>
    <w:p w14:paraId="19B3C6F6" w14:textId="29D7EE84"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E5769C">
        <w:rPr>
          <w:rFonts w:ascii="Courier New" w:hAnsi="Courier New" w:cs="Courier New"/>
        </w:rPr>
        <w:t>3</w:t>
      </w:r>
      <w:r w:rsidRPr="002048FC">
        <w:rPr>
          <w:rFonts w:ascii="Courier New" w:hAnsi="Courier New" w:cs="Courier New"/>
        </w:rPr>
        <w:t>.</w:t>
      </w:r>
      <w:r w:rsidR="00492B2A" w:rsidRPr="002048FC">
        <w:rPr>
          <w:rFonts w:ascii="Courier New" w:hAnsi="Courier New" w:cs="Courier New"/>
        </w:rPr>
        <w:t>0</w:t>
      </w:r>
      <w:r w:rsidR="00E5769C">
        <w:rPr>
          <w:rFonts w:ascii="Courier New" w:hAnsi="Courier New" w:cs="Courier New"/>
        </w:rPr>
        <w:t>2</w:t>
      </w:r>
      <w:r w:rsidR="009D0650" w:rsidRPr="002048FC">
        <w:rPr>
          <w:rFonts w:ascii="Courier New" w:hAnsi="Courier New" w:cs="Courier New"/>
        </w:rPr>
        <w:t>.</w:t>
      </w:r>
      <w:r w:rsidR="00E5769C">
        <w:rPr>
          <w:rFonts w:ascii="Courier New" w:hAnsi="Courier New" w:cs="Courier New"/>
        </w:rPr>
        <w:t>22</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54F0B76D"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Andrew Bearlin</w:t>
      </w:r>
      <w:r w:rsidR="000C3254" w:rsidRPr="002048FC">
        <w:rPr>
          <w:rFonts w:ascii="Courier New" w:hAnsi="Courier New" w:cs="Courier New"/>
          <w:b/>
          <w:sz w:val="28"/>
          <w:szCs w:val="28"/>
          <w:vertAlign w:val="superscript"/>
        </w:rPr>
        <w:t>2</w:t>
      </w:r>
      <w:r w:rsidRPr="002048FC">
        <w:rPr>
          <w:rFonts w:ascii="Courier New" w:hAnsi="Courier New" w:cs="Courier New"/>
          <w:b/>
          <w:sz w:val="28"/>
          <w:szCs w:val="28"/>
        </w:rPr>
        <w:t xml:space="preserve">, Casey </w:t>
      </w:r>
      <w:r w:rsidR="00F936D9">
        <w:rPr>
          <w:rFonts w:ascii="Courier New" w:hAnsi="Courier New" w:cs="Courier New"/>
          <w:b/>
          <w:sz w:val="28"/>
          <w:szCs w:val="28"/>
        </w:rPr>
        <w:t xml:space="preserve">C. </w:t>
      </w:r>
      <w:r w:rsidRPr="002048FC">
        <w:rPr>
          <w:rFonts w:ascii="Courier New" w:hAnsi="Courier New" w:cs="Courier New"/>
          <w:b/>
          <w:sz w:val="28"/>
          <w:szCs w:val="28"/>
        </w:rPr>
        <w:t>Day</w:t>
      </w:r>
      <w:r w:rsidRPr="002048FC">
        <w:rPr>
          <w:rFonts w:ascii="Courier New" w:hAnsi="Courier New" w:cs="Courier New"/>
          <w:b/>
          <w:sz w:val="28"/>
          <w:szCs w:val="28"/>
          <w:vertAlign w:val="superscript"/>
        </w:rPr>
        <w:t>3</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lastRenderedPageBreak/>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000000">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000000">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000000">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000000">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000000">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000000">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000000">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000000">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000000">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000000">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000000">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000000">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000000">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000000">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000000">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000000">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000000">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000000">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000000">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000000">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000000">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000000">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000000">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000000">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000000">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000000">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000000">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000000">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000000">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000000">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000000">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000000">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000000">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000000">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000000">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000000">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000000">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000000">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000000">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000000">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000000">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000000">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000000">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000000">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000000">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000000">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000000">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000000">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000000">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000000">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000000">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000000">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000000">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2048FC" w:rsidRDefault="00C5706F">
      <w:pPr>
        <w:rPr>
          <w:rFonts w:ascii="Courier New" w:eastAsiaTheme="majorEastAsia" w:hAnsi="Courier New" w:cs="Courier New"/>
          <w:b/>
          <w:sz w:val="32"/>
          <w:szCs w:val="32"/>
          <w:highlight w:val="lightGray"/>
        </w:rPr>
      </w:pPr>
      <w:r w:rsidRPr="002048FC">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ex ratios can now include a third sex for trojan males and sex chromosomes now specify the sex of each egg: Females (XX), males (XY) and trojan males (YY).</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mtDNA option 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including user manual, FAQ, publications, ongoing research, developer </w:t>
      </w:r>
      <w:r w:rsidRPr="002048FC">
        <w:rPr>
          <w:rFonts w:ascii="Courier New" w:hAnsi="Courier New" w:cs="Courier New"/>
        </w:rPr>
        <w:lastRenderedPageBreak/>
        <w:t xml:space="preserve">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717220">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5F58E9">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2DFDB0D9"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or multiplicati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5DF260D2" w14:textId="1D765F51" w:rsidR="009213E7" w:rsidRPr="002048FC"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r w:rsidR="000A63AC" w:rsidRPr="002048FC">
        <w:rPr>
          <w:rFonts w:ascii="Courier New" w:hAnsi="Courier New" w:cs="Courier New"/>
        </w:rPr>
        <w:t xml:space="preserve">See Figure 1 and 2 for a schematic on how the multiplicative (i.e., </w:t>
      </w:r>
      <w:r w:rsidR="000A63AC" w:rsidRPr="002048FC">
        <w:rPr>
          <w:rFonts w:ascii="Courier New" w:hAnsi="Courier New" w:cs="Courier New"/>
        </w:rPr>
        <w:lastRenderedPageBreak/>
        <w:t xml:space="preserve">independent) and additive (i.e., exclusively mutual) mortalities are used, respectively. </w:t>
      </w:r>
    </w:p>
    <w:p w14:paraId="3C6328FD" w14:textId="4328575D" w:rsidR="000A63AC" w:rsidRPr="002048FC" w:rsidRDefault="00720B93" w:rsidP="00456ABE">
      <w:pPr>
        <w:rPr>
          <w:rFonts w:ascii="Courier New" w:hAnsi="Courier New" w:cs="Courier New"/>
        </w:rPr>
      </w:pPr>
      <w:r w:rsidRPr="002048FC">
        <w:rPr>
          <w:rFonts w:ascii="Courier New" w:hAnsi="Courier New" w:cs="Courier New"/>
        </w:rPr>
        <w:t>Finally,</w:t>
      </w:r>
      <w:r w:rsidR="00456ABE" w:rsidRPr="002048FC">
        <w:rPr>
          <w:rFonts w:ascii="Courier New" w:hAnsi="Courier New" w:cs="Courier New"/>
        </w:rPr>
        <w:t xml:space="preserve"> </w:t>
      </w:r>
      <w:r w:rsidR="009213E7" w:rsidRPr="002048FC">
        <w:rPr>
          <w:rFonts w:ascii="Courier New" w:hAnsi="Courier New" w:cs="Courier New"/>
        </w:rPr>
        <w:t>spatially</w:t>
      </w:r>
      <w:r w:rsidR="00B13EA5" w:rsidRPr="002048FC">
        <w:rPr>
          <w:rFonts w:ascii="Courier New" w:hAnsi="Courier New" w:cs="Courier New"/>
        </w:rPr>
        <w:t>-</w:t>
      </w:r>
      <w:r w:rsidR="009213E7" w:rsidRPr="002048FC">
        <w:rPr>
          <w:rFonts w:ascii="Courier New" w:hAnsi="Courier New" w:cs="Courier New"/>
        </w:rPr>
        <w:t xml:space="preserve">explicit </w:t>
      </w:r>
      <w:r w:rsidR="00456ABE" w:rsidRPr="002048FC">
        <w:rPr>
          <w:rFonts w:ascii="Courier New" w:hAnsi="Courier New" w:cs="Courier New"/>
        </w:rPr>
        <w:t>egg mortality (applied to egg class or eggs at birth location)</w:t>
      </w:r>
      <w:r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589EC5EF" w:rsidR="000A63AC" w:rsidRPr="002048FC" w:rsidRDefault="000A63AC" w:rsidP="00456ABE">
      <w:pPr>
        <w:rPr>
          <w:rFonts w:ascii="Courier New" w:hAnsi="Courier New" w:cs="Courier New"/>
        </w:rPr>
      </w:pPr>
      <w:r w:rsidRPr="002048FC">
        <w:rPr>
          <w:rFonts w:ascii="Courier New" w:hAnsi="Courier New" w:cs="Courier New"/>
          <w:noProof/>
        </w:rPr>
        <w:drawing>
          <wp:inline distT="0" distB="0" distL="0" distR="0" wp14:anchorId="5E1C573C" wp14:editId="56EFBCBF">
            <wp:extent cx="6178086" cy="355423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ditiveMortalityFigure.png"/>
                    <pic:cNvPicPr/>
                  </pic:nvPicPr>
                  <pic:blipFill rotWithShape="1">
                    <a:blip r:embed="rId10" cstate="print">
                      <a:extLst>
                        <a:ext uri="{28A0092B-C50C-407E-A947-70E740481C1C}">
                          <a14:useLocalDpi xmlns:a14="http://schemas.microsoft.com/office/drawing/2010/main" val="0"/>
                        </a:ext>
                      </a:extLst>
                    </a:blip>
                    <a:srcRect l="6421"/>
                    <a:stretch/>
                  </pic:blipFill>
                  <pic:spPr bwMode="auto">
                    <a:xfrm>
                      <a:off x="0" y="0"/>
                      <a:ext cx="6185131" cy="3558287"/>
                    </a:xfrm>
                    <a:prstGeom prst="rect">
                      <a:avLst/>
                    </a:prstGeom>
                    <a:ln>
                      <a:noFill/>
                    </a:ln>
                    <a:extLst>
                      <a:ext uri="{53640926-AAD7-44D8-BBD7-CCE9431645EC}">
                        <a14:shadowObscured xmlns:a14="http://schemas.microsoft.com/office/drawing/2010/main"/>
                      </a:ext>
                    </a:extLst>
                  </pic:spPr>
                </pic:pic>
              </a:graphicData>
            </a:graphic>
          </wp:inline>
        </w:drawing>
      </w:r>
    </w:p>
    <w:p w14:paraId="37BD9D67" w14:textId="481897A4" w:rsidR="000A63AC" w:rsidRPr="002048FC" w:rsidRDefault="000A63AC" w:rsidP="00456ABE">
      <w:pPr>
        <w:rPr>
          <w:rFonts w:ascii="Courier New" w:hAnsi="Courier New" w:cs="Courier New"/>
        </w:rPr>
      </w:pPr>
      <w:r w:rsidRPr="002048FC">
        <w:rPr>
          <w:rFonts w:ascii="Courier New" w:hAnsi="Courier New" w:cs="Courier New"/>
        </w:rPr>
        <w:t>Figure 1: Patch-, size-, or age-based additive mortality option (1).</w:t>
      </w:r>
    </w:p>
    <w:p w14:paraId="06041E22" w14:textId="5F2A317A" w:rsidR="000A63AC" w:rsidRPr="002048FC" w:rsidRDefault="000A63AC" w:rsidP="000A63AC">
      <w:pPr>
        <w:jc w:val="center"/>
        <w:rPr>
          <w:rFonts w:ascii="Courier New" w:hAnsi="Courier New" w:cs="Courier New"/>
        </w:rPr>
      </w:pPr>
      <w:r w:rsidRPr="002048FC">
        <w:rPr>
          <w:rFonts w:ascii="Courier New" w:hAnsi="Courier New" w:cs="Courier New"/>
          <w:noProof/>
        </w:rPr>
        <w:lastRenderedPageBreak/>
        <w:drawing>
          <wp:inline distT="0" distB="0" distL="0" distR="0" wp14:anchorId="70B906E9" wp14:editId="730D2830">
            <wp:extent cx="3152775" cy="410631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ltiplicativeMortalityFigure.png"/>
                    <pic:cNvPicPr/>
                  </pic:nvPicPr>
                  <pic:blipFill rotWithShape="1">
                    <a:blip r:embed="rId11" cstate="print">
                      <a:extLst>
                        <a:ext uri="{28A0092B-C50C-407E-A947-70E740481C1C}">
                          <a14:useLocalDpi xmlns:a14="http://schemas.microsoft.com/office/drawing/2010/main" val="0"/>
                        </a:ext>
                      </a:extLst>
                    </a:blip>
                    <a:srcRect b="21481"/>
                    <a:stretch/>
                  </pic:blipFill>
                  <pic:spPr bwMode="auto">
                    <a:xfrm>
                      <a:off x="0" y="0"/>
                      <a:ext cx="3161278" cy="4117389"/>
                    </a:xfrm>
                    <a:prstGeom prst="rect">
                      <a:avLst/>
                    </a:prstGeom>
                    <a:ln>
                      <a:noFill/>
                    </a:ln>
                    <a:extLst>
                      <a:ext uri="{53640926-AAD7-44D8-BBD7-CCE9431645EC}">
                        <a14:shadowObscured xmlns:a14="http://schemas.microsoft.com/office/drawing/2010/main"/>
                      </a:ext>
                    </a:extLst>
                  </pic:spPr>
                </pic:pic>
              </a:graphicData>
            </a:graphic>
          </wp:inline>
        </w:drawing>
      </w:r>
    </w:p>
    <w:p w14:paraId="67D552EB" w14:textId="1CB3FFF1" w:rsidR="000A63AC" w:rsidRPr="002048FC" w:rsidRDefault="000A63AC" w:rsidP="000A63AC">
      <w:pPr>
        <w:rPr>
          <w:rFonts w:ascii="Courier New" w:hAnsi="Courier New" w:cs="Courier New"/>
        </w:rPr>
      </w:pPr>
      <w:r w:rsidRPr="002048FC">
        <w:rPr>
          <w:rFonts w:ascii="Courier New" w:hAnsi="Courier New" w:cs="Courier New"/>
        </w:rPr>
        <w:t>Figure 2: Patch-, size-, or age-based multiplicative mortality option (2). Note that if 0 is the response for any category of mortality, all other categories will be multiplied by 0 and result in no mortality at the relevant pat</w:t>
      </w:r>
      <w:r w:rsidR="00FE4C84" w:rsidRPr="002048FC">
        <w:rPr>
          <w:rFonts w:ascii="Courier New" w:hAnsi="Courier New" w:cs="Courier New"/>
        </w:rPr>
        <w:t>ch</w:t>
      </w:r>
      <w:r w:rsidRPr="002048FC">
        <w:rPr>
          <w:rFonts w:ascii="Courier New" w:hAnsi="Courier New" w:cs="Courier New"/>
        </w:rPr>
        <w:t xml:space="preserve">. If a response of ‘N’ is entered, then no mortality is used for that category. The combination of N * N * N will result in no mortality for the </w:t>
      </w:r>
      <w:r w:rsidR="00FE4C84" w:rsidRPr="002048FC">
        <w:rPr>
          <w:rFonts w:ascii="Courier New" w:hAnsi="Courier New" w:cs="Courier New"/>
        </w:rPr>
        <w:t xml:space="preserve">corresponding </w:t>
      </w:r>
      <w:r w:rsidRPr="002048FC">
        <w:rPr>
          <w:rFonts w:ascii="Courier New" w:hAnsi="Courier New" w:cs="Courier New"/>
        </w:rPr>
        <w:t>patch.</w:t>
      </w: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 xml:space="preserve">(Leslie 1945) is originally an exponential growth model, though we have implemented a Leslie model that has been </w:t>
      </w:r>
      <w:r w:rsidRPr="002048FC">
        <w:rPr>
          <w:rFonts w:ascii="Courier New" w:hAnsi="Courier New" w:cs="Courier New"/>
        </w:rPr>
        <w:lastRenderedPageBreak/>
        <w:t>modified for age-structured density-dependence (Miller and Ankley 2004):</w:t>
      </w:r>
    </w:p>
    <w:p w14:paraId="72601E61" w14:textId="44F1835F"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2B58D8">
        <w:rPr>
          <w:rFonts w:ascii="Courier New" w:eastAsiaTheme="minorEastAsia" w:hAnsi="Courier New" w:cs="Courier New"/>
        </w:rPr>
        <w:t>6</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7C86061E"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7]</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62FC99EF"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8]</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2A303FE3"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9]</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lastRenderedPageBreak/>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72ECA983" w:rsidR="008035A0" w:rsidRPr="002048FC" w:rsidRDefault="008035A0" w:rsidP="008035A0">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0]</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81E3185"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1</w:t>
      </w:r>
      <w:r w:rsidR="00772FFC">
        <w:rPr>
          <w:rFonts w:ascii="Courier New" w:hAnsi="Courier New" w:cs="Courier New"/>
        </w:rPr>
        <w:t>]</w:t>
      </w:r>
    </w:p>
    <w:p w14:paraId="62F02CB5" w14:textId="064E774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0</w:t>
      </w:r>
      <w:r w:rsidR="00B600C2" w:rsidRPr="002048FC">
        <w:rPr>
          <w:rFonts w:ascii="Courier New" w:hAnsi="Courier New" w:cs="Courier New"/>
        </w:rPr>
        <w:t>).</w:t>
      </w:r>
    </w:p>
    <w:p w14:paraId="32F00601" w14:textId="16F8517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2</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25DB09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3</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4653AFB8"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 xml:space="preserve">quation 10,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lastRenderedPageBreak/>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0A1D868A"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2B58D8">
        <w:rPr>
          <w:rFonts w:ascii="Courier New" w:hAnsi="Courier New" w:cs="Courier New"/>
          <w:iCs/>
        </w:rPr>
        <w:t>4</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 xml:space="preserve">here are a few additional population level </w:t>
      </w:r>
      <w:r w:rsidRPr="002048FC">
        <w:rPr>
          <w:rFonts w:ascii="Courier New" w:hAnsi="Courier New" w:cs="Courier New"/>
        </w:rPr>
        <w:lastRenderedPageBreak/>
        <w:t>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3DF6FD0D"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5]</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5-18]</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0AB98247"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5</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w:t>
      </w:r>
      <w:r w:rsidR="00CA1EE4" w:rsidRPr="002048FC">
        <w:rPr>
          <w:rFonts w:ascii="Courier New" w:hAnsi="Courier New" w:cs="Courier New"/>
        </w:rPr>
        <w:lastRenderedPageBreak/>
        <w:t>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749FD7C5"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6]</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27E5BE45"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7]</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2E878042"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8]</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2994856A"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F9181E" w:rsidRPr="002048FC">
        <w:rPr>
          <w:rFonts w:ascii="Courier New" w:hAnsi="Courier New" w:cs="Courier New"/>
        </w:rPr>
        <w:t>1</w:t>
      </w:r>
      <w:r w:rsidR="00350502">
        <w:rPr>
          <w:rFonts w:ascii="Courier New" w:hAnsi="Courier New" w:cs="Courier New"/>
        </w:rPr>
        <w:t>7]</w:t>
      </w:r>
      <w:r w:rsidR="00F9181E" w:rsidRPr="002048FC">
        <w:rPr>
          <w:rFonts w:ascii="Courier New" w:hAnsi="Courier New" w:cs="Courier New"/>
        </w:rPr>
        <w:t xml:space="preserve"> is modified by</w:t>
      </w:r>
    </w:p>
    <w:p w14:paraId="6ECBA6EC" w14:textId="721BD820"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Pr="002048FC">
        <w:rPr>
          <w:rFonts w:ascii="Courier New" w:hAnsi="Courier New" w:cs="Courier New"/>
        </w:rPr>
        <w:t>1</w:t>
      </w:r>
      <w:r w:rsidR="00E84D3A">
        <w:rPr>
          <w:rFonts w:ascii="Courier New" w:hAnsi="Courier New" w:cs="Courier New"/>
        </w:rPr>
        <w:t>9]</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0581F77E"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0]</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2E8D707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1.12, thre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 xml:space="preserve">male and </w:t>
      </w:r>
      <w:r w:rsidR="009D3281" w:rsidRPr="002048FC">
        <w:rPr>
          <w:rFonts w:ascii="Courier New" w:hAnsi="Courier New" w:cs="Courier New"/>
        </w:rPr>
        <w:t>YY</w:t>
      </w:r>
      <w:r w:rsidR="0012016E" w:rsidRPr="002048FC">
        <w:rPr>
          <w:rFonts w:ascii="Courier New" w:hAnsi="Courier New" w:cs="Courier New"/>
        </w:rPr>
        <w:t xml:space="preserve"> male.</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7F01ED65"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1]</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411A7DE3"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2]</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0761A409"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or </w:t>
      </w:r>
      <w:r w:rsidRPr="002048FC">
        <w:rPr>
          <w:rFonts w:ascii="Courier New" w:hAnsi="Courier New" w:cs="Courier New"/>
        </w:rPr>
        <w:t>super</w:t>
      </w:r>
      <w:r w:rsidR="0012016E" w:rsidRPr="002048FC">
        <w:rPr>
          <w:rFonts w:ascii="Courier New" w:hAnsi="Courier New" w:cs="Courier New"/>
        </w:rPr>
        <w:t xml:space="preserve">male (YY).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27886CDF"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 or X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24ACD51D"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3]</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F491BA8"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4]</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000000" w:rsidP="00F66E28">
      <w:pPr>
        <w:rPr>
          <w:rFonts w:ascii="Courier New" w:hAnsi="Courier New" w:cs="Courier New"/>
        </w:rPr>
      </w:pPr>
      <w:hyperlink r:id="rId15"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6"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7"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8"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3E1B1736" w:rsidR="00F66E28" w:rsidRPr="002048FC" w:rsidRDefault="00957EF2" w:rsidP="00F66E28">
      <w:pPr>
        <w:pStyle w:val="PlainText"/>
        <w:jc w:val="center"/>
        <w:rPr>
          <w:sz w:val="22"/>
          <w:szCs w:val="22"/>
        </w:rPr>
      </w:pPr>
      <w:r w:rsidRPr="002048FC">
        <w:rPr>
          <w:noProof/>
          <w:sz w:val="22"/>
          <w:szCs w:val="22"/>
        </w:rPr>
        <mc:AlternateContent>
          <mc:Choice Requires="wps">
            <w:drawing>
              <wp:anchor distT="45720" distB="45720" distL="114300" distR="114300" simplePos="0" relativeHeight="251673600" behindDoc="0" locked="0" layoutInCell="1" allowOverlap="1" wp14:anchorId="3056475D" wp14:editId="75178DB3">
                <wp:simplePos x="0" y="0"/>
                <wp:positionH relativeFrom="column">
                  <wp:posOffset>4182066</wp:posOffset>
                </wp:positionH>
                <wp:positionV relativeFrom="paragraph">
                  <wp:posOffset>672967</wp:posOffset>
                </wp:positionV>
                <wp:extent cx="287330" cy="233916"/>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56475D" id="_x0000_t202" coordsize="21600,21600" o:spt="202" path="m,l,21600r21600,l21600,xe">
                <v:stroke joinstyle="miter"/>
                <v:path gradientshapeok="t" o:connecttype="rect"/>
              </v:shapetype>
              <v:shape id="Text Box 2"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Db&#10;B3WW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sidRPr="002048FC">
        <w:rPr>
          <w:noProof/>
          <w:sz w:val="22"/>
          <w:szCs w:val="22"/>
        </w:rPr>
        <mc:AlternateContent>
          <mc:Choice Requires="wps">
            <w:drawing>
              <wp:anchor distT="45720" distB="45720" distL="114300" distR="114300" simplePos="0" relativeHeight="251671552" behindDoc="0" locked="0" layoutInCell="1" allowOverlap="1" wp14:anchorId="428A7AC6" wp14:editId="33FB7447">
                <wp:simplePos x="0" y="0"/>
                <wp:positionH relativeFrom="column">
                  <wp:posOffset>2987749</wp:posOffset>
                </wp:positionH>
                <wp:positionV relativeFrom="paragraph">
                  <wp:posOffset>598613</wp:posOffset>
                </wp:positionV>
                <wp:extent cx="287330" cy="23391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A7AC6" 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5AFA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YiQx0laBeEbiHAzCxI+EhwbcD0o6FGVJ/fcjc5IS/d4g+evZYhFVnIzF8jZHw117&#10;qmsPMxyhShooGY67kJQf6TBwj0OqVaLtUslYMootsTl+jKjmaztFXb7v9ic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7CTOQB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sidRPr="002048FC">
        <w:rPr>
          <w:noProof/>
          <w:sz w:val="22"/>
          <w:szCs w:val="22"/>
        </w:rPr>
        <mc:AlternateContent>
          <mc:Choice Requires="wps">
            <w:drawing>
              <wp:anchor distT="45720" distB="45720" distL="114300" distR="114300" simplePos="0" relativeHeight="251669504" behindDoc="0" locked="0" layoutInCell="1" allowOverlap="1" wp14:anchorId="3A667541" wp14:editId="51ED30F1">
                <wp:simplePos x="0" y="0"/>
                <wp:positionH relativeFrom="column">
                  <wp:posOffset>2661654</wp:posOffset>
                </wp:positionH>
                <wp:positionV relativeFrom="paragraph">
                  <wp:posOffset>1566413</wp:posOffset>
                </wp:positionV>
                <wp:extent cx="287330" cy="233916"/>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67541" 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BFQ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AruLbyNtFYhnJM7BIEz8SHhowP2gpENRltR/PzInKdHvDZK/ni0WUcXJWCxvczTc&#10;tae69jDDEaqkgZLhuAtJ+ZEOA/c4pFol2i6VjCWj2BKb48eIar62U9Tl+25/Ag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Db+gyB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sidRPr="002048FC">
        <w:rPr>
          <w:noProof/>
          <w:sz w:val="22"/>
          <w:szCs w:val="22"/>
        </w:rPr>
        <mc:AlternateContent>
          <mc:Choice Requires="wps">
            <w:drawing>
              <wp:anchor distT="45720" distB="45720" distL="114300" distR="114300" simplePos="0" relativeHeight="251667456" behindDoc="0" locked="0" layoutInCell="1" allowOverlap="1" wp14:anchorId="19CC9BF4" wp14:editId="6EF14AB3">
                <wp:simplePos x="0" y="0"/>
                <wp:positionH relativeFrom="column">
                  <wp:posOffset>3575596</wp:posOffset>
                </wp:positionH>
                <wp:positionV relativeFrom="paragraph">
                  <wp:posOffset>2406399</wp:posOffset>
                </wp:positionV>
                <wp:extent cx="287330" cy="233916"/>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9BF4" 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J3Fg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" stroked="f">
                <v:textbox>
                  <w:txbxContent>
                    <w:p w14:paraId="1353CB05" w14:textId="006D8237" w:rsidR="006C3F61" w:rsidRPr="00957EF2" w:rsidRDefault="006C3F61" w:rsidP="00957EF2">
                      <w:pPr>
                        <w:rPr>
                          <w:b/>
                        </w:rPr>
                      </w:pPr>
                      <w:r>
                        <w:rPr>
                          <w:b/>
                        </w:rPr>
                        <w:t>1</w:t>
                      </w:r>
                    </w:p>
                  </w:txbxContent>
                </v:textbox>
              </v:shape>
            </w:pict>
          </mc:Fallback>
        </mc:AlternateContent>
      </w:r>
      <w:r w:rsidRPr="002048FC">
        <w:rPr>
          <w:noProof/>
          <w:sz w:val="22"/>
          <w:szCs w:val="22"/>
        </w:rPr>
        <mc:AlternateContent>
          <mc:Choice Requires="wps">
            <w:drawing>
              <wp:anchor distT="45720" distB="45720" distL="114300" distR="114300" simplePos="0" relativeHeight="251665408" behindDoc="0" locked="0" layoutInCell="1" allowOverlap="1" wp14:anchorId="391D4461" wp14:editId="6DB6A7E4">
                <wp:simplePos x="0" y="0"/>
                <wp:positionH relativeFrom="column">
                  <wp:posOffset>3168503</wp:posOffset>
                </wp:positionH>
                <wp:positionV relativeFrom="paragraph">
                  <wp:posOffset>2905819</wp:posOffset>
                </wp:positionV>
                <wp:extent cx="287330" cy="233916"/>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D4461" 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PjZ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" stroked="f">
                <v:textbox>
                  <w:txbxContent>
                    <w:p w14:paraId="4994F01A" w14:textId="58666644" w:rsidR="006C3F61" w:rsidRPr="00957EF2" w:rsidRDefault="006C3F61" w:rsidP="00957EF2">
                      <w:pPr>
                        <w:rPr>
                          <w:b/>
                        </w:rPr>
                      </w:pPr>
                      <w:r>
                        <w:rPr>
                          <w:b/>
                        </w:rPr>
                        <w:t>2</w:t>
                      </w:r>
                    </w:p>
                  </w:txbxContent>
                </v:textbox>
              </v:shape>
            </w:pict>
          </mc:Fallback>
        </mc:AlternateContent>
      </w:r>
      <w:r w:rsidRPr="002048FC">
        <w:rPr>
          <w:noProof/>
          <w:sz w:val="22"/>
          <w:szCs w:val="22"/>
        </w:rPr>
        <mc:AlternateContent>
          <mc:Choice Requires="wps">
            <w:drawing>
              <wp:anchor distT="45720" distB="45720" distL="114300" distR="114300" simplePos="0" relativeHeight="251663360" behindDoc="0" locked="0" layoutInCell="1" allowOverlap="1" wp14:anchorId="75F73EB0" wp14:editId="53A5FF05">
                <wp:simplePos x="0" y="0"/>
                <wp:positionH relativeFrom="column">
                  <wp:posOffset>2498563</wp:posOffset>
                </wp:positionH>
                <wp:positionV relativeFrom="paragraph">
                  <wp:posOffset>2753507</wp:posOffset>
                </wp:positionV>
                <wp:extent cx="287330" cy="2339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73EB0" 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5Yv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" stroked="f">
                <v:textbox>
                  <w:txbxContent>
                    <w:p w14:paraId="4B052827" w14:textId="4703DB56" w:rsidR="006C3F61" w:rsidRPr="00957EF2" w:rsidRDefault="006C3F61" w:rsidP="00957EF2">
                      <w:pPr>
                        <w:rPr>
                          <w:b/>
                        </w:rPr>
                      </w:pPr>
                      <w:r>
                        <w:rPr>
                          <w:b/>
                        </w:rPr>
                        <w:t>3</w:t>
                      </w:r>
                    </w:p>
                  </w:txbxContent>
                </v:textbox>
              </v:shape>
            </w:pict>
          </mc:Fallback>
        </mc:AlternateContent>
      </w:r>
      <w:r w:rsidRPr="002048FC">
        <w:rPr>
          <w:noProof/>
          <w:sz w:val="22"/>
          <w:szCs w:val="22"/>
        </w:rPr>
        <mc:AlternateContent>
          <mc:Choice Requires="wps">
            <w:drawing>
              <wp:anchor distT="45720" distB="45720" distL="114300" distR="114300" simplePos="0" relativeHeight="251661312" behindDoc="0" locked="0" layoutInCell="1" allowOverlap="1" wp14:anchorId="1AB7A6F0" wp14:editId="6A341724">
                <wp:simplePos x="0" y="0"/>
                <wp:positionH relativeFrom="column">
                  <wp:posOffset>1722474</wp:posOffset>
                </wp:positionH>
                <wp:positionV relativeFrom="paragraph">
                  <wp:posOffset>2615609</wp:posOffset>
                </wp:positionV>
                <wp:extent cx="265563" cy="287079"/>
                <wp:effectExtent l="0" t="0" r="127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63" cy="287079"/>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7A6F0" 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9"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2DBE7CA8" w:rsidR="00F66E28" w:rsidRPr="002048FC" w:rsidRDefault="001F4116" w:rsidP="00F66E28">
      <w:pPr>
        <w:pStyle w:val="PlainText"/>
        <w:tabs>
          <w:tab w:val="left" w:pos="720"/>
        </w:tabs>
        <w:ind w:left="1080"/>
        <w:rPr>
          <w:sz w:val="22"/>
          <w:szCs w:val="22"/>
        </w:rPr>
      </w:pPr>
      <w:r w:rsidRPr="002048FC">
        <w:rPr>
          <w:noProof/>
          <w:sz w:val="22"/>
          <w:szCs w:val="22"/>
        </w:rPr>
        <mc:AlternateContent>
          <mc:Choice Requires="wps">
            <w:drawing>
              <wp:anchor distT="45720" distB="45720" distL="114300" distR="114300" simplePos="0" relativeHeight="251675648" behindDoc="0" locked="0" layoutInCell="1" allowOverlap="1" wp14:anchorId="5BC79D7D" wp14:editId="2277885D">
                <wp:simplePos x="0" y="0"/>
                <wp:positionH relativeFrom="column">
                  <wp:posOffset>56515</wp:posOffset>
                </wp:positionH>
                <wp:positionV relativeFrom="paragraph">
                  <wp:posOffset>276225</wp:posOffset>
                </wp:positionV>
                <wp:extent cx="5762625" cy="1404620"/>
                <wp:effectExtent l="0" t="0" r="952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40462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C79D7D" id="_x0000_s1033" type="#_x0000_t202" style="position:absolute;left:0;text-align:left;margin-left:4.45pt;margin-top:21.75pt;width:453.7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NOBEgIAAP4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07A1107" w:rsidR="00FE6667" w:rsidRPr="002048FC"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popvars/PopVarsS2.csv’ – Standard population 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lastRenderedPageBreak/>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The repeated number of simulations to be conducted for the Monte Carlo method (i.e., the number of replicates for 1 batch of parameters). Rows in the ‘PopVars.csv’ file indicate a new simulation run or batch run. 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lastRenderedPageBreak/>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lastRenderedPageBreak/>
              <w:t xml:space="preserve">Simulation run time [generation or year]. File output indexed from 0 – (runtime-1). For example ind0.csv, </w:t>
            </w:r>
            <w:r w:rsidRPr="002048FC">
              <w:rPr>
                <w:rFonts w:ascii="Courier New" w:hAnsi="Courier New" w:cs="Courier New"/>
              </w:rPr>
              <w:lastRenderedPageBreak/>
              <w:t>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You can specify multiple years by separating each generation by ‘|’.  Then in the following surface 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implementcomp</w:t>
            </w:r>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50100">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50100">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50100">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Popmodel</w:t>
            </w:r>
          </w:p>
          <w:p w14:paraId="4AEB5BB0" w14:textId="77777777" w:rsidR="00F351C1" w:rsidRPr="002048FC" w:rsidRDefault="00F351C1" w:rsidP="00350100">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50100">
            <w:pPr>
              <w:rPr>
                <w:rFonts w:ascii="Courier New" w:hAnsi="Courier New" w:cs="Courier New"/>
              </w:rPr>
            </w:pPr>
            <w:r w:rsidRPr="002048FC">
              <w:rPr>
                <w:rFonts w:ascii="Courier New" w:hAnsi="Courier New" w:cs="Courier New"/>
              </w:rPr>
              <w:t>‘logistic’</w:t>
            </w:r>
          </w:p>
          <w:p w14:paraId="210061DC" w14:textId="05B127EA" w:rsidR="00F351C1" w:rsidRPr="002048FC" w:rsidRDefault="00F351C1" w:rsidP="00350100">
            <w:pPr>
              <w:rPr>
                <w:rFonts w:ascii="Courier New" w:hAnsi="Courier New" w:cs="Courier New"/>
              </w:rPr>
            </w:pPr>
            <w:r w:rsidRPr="002048FC">
              <w:rPr>
                <w:rFonts w:ascii="Courier New" w:hAnsi="Courier New" w:cs="Courier New"/>
              </w:rPr>
              <w:t>‘packing’ or</w:t>
            </w:r>
          </w:p>
          <w:p w14:paraId="3DE551A2" w14:textId="096FCC61" w:rsidR="00F351C1" w:rsidRPr="002048FC" w:rsidRDefault="00F351C1" w:rsidP="00350100">
            <w:pPr>
              <w:rPr>
                <w:rFonts w:ascii="Courier New" w:hAnsi="Courier New" w:cs="Courier New"/>
              </w:rPr>
            </w:pPr>
            <w:r w:rsidRPr="002048FC">
              <w:rPr>
                <w:rFonts w:ascii="Courier New" w:hAnsi="Courier New" w:cs="Courier New"/>
              </w:rPr>
              <w:t>‘packing_1’</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50100">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A8ECEDF" w14:textId="3FAC851C" w:rsidR="00F351C1" w:rsidRPr="002048FC"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independent mortality is wished, then it will only be applied during the DoMortality() ‘</w:t>
            </w:r>
            <w:r w:rsidR="00363BCB" w:rsidRPr="002048FC">
              <w:rPr>
                <w:rFonts w:ascii="Courier New" w:hAnsi="Courier New" w:cs="Courier New"/>
              </w:rPr>
              <w:t>OUT</w:t>
            </w:r>
            <w:r w:rsidRPr="002048FC">
              <w:rPr>
                <w:rFonts w:ascii="Courier New" w:hAnsi="Courier New" w:cs="Courier New"/>
              </w:rPr>
              <w:t xml:space="preserve">’ phase to avoid conflicting mortality parameters in both fields.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50100">
            <w:pPr>
              <w:rPr>
                <w:rFonts w:ascii="Courier New" w:hAnsi="Courier New" w:cs="Courier New"/>
                <w:b/>
                <w:bCs/>
              </w:rPr>
            </w:pPr>
            <w:r w:rsidRPr="002048FC">
              <w:rPr>
                <w:rFonts w:ascii="Courier New" w:hAnsi="Courier New" w:cs="Courier New"/>
                <w:b/>
                <w:bCs/>
              </w:rPr>
              <w:t>Popmodel_par1</w:t>
            </w:r>
          </w:p>
          <w:p w14:paraId="70E7220F" w14:textId="48CA58BB" w:rsidR="00F351C1" w:rsidRPr="002048FC" w:rsidRDefault="00C75E7B" w:rsidP="00350100">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50100">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50100">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Subpopmort_file</w:t>
            </w:r>
          </w:p>
          <w:p w14:paraId="31B2B9AA" w14:textId="438E626E" w:rsidR="001A0348" w:rsidRPr="002048FC" w:rsidRDefault="001A0348" w:rsidP="00350100">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50100">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50100">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50100">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50100">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50100">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50100">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50100">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50100">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50100">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t>CDClimate and movement surfaces with functions</w:t>
            </w:r>
            <w:bookmarkEnd w:id="22"/>
          </w:p>
        </w:tc>
      </w:tr>
      <w:tr w:rsidR="002048FC" w:rsidRPr="002048FC" w14:paraId="476B1957"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50100">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50100">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lastRenderedPageBreak/>
              <w:t>Patch specific temperature and grow days for two times of the year (e.g., summer and winter) (in PatchVars.csv).</w:t>
            </w:r>
          </w:p>
          <w:p w14:paraId="10C94336"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142415F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tc>
      </w:tr>
      <w:tr w:rsidR="002048FC" w:rsidRPr="002048FC" w14:paraId="7B0FDF97" w14:textId="77777777" w:rsidTr="00312CC3">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_cdmat</w:t>
            </w:r>
          </w:p>
          <w:p w14:paraId="4213FA82" w14:textId="77777777" w:rsidR="0093016E" w:rsidRDefault="0093016E" w:rsidP="00350100">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50100">
            <w:pPr>
              <w:rPr>
                <w:rFonts w:ascii="Courier New" w:hAnsi="Courier New" w:cs="Courier New"/>
              </w:rPr>
            </w:pPr>
          </w:p>
          <w:p w14:paraId="70D766B6" w14:textId="2E980A41" w:rsidR="009C34E9" w:rsidRDefault="009C34E9" w:rsidP="00350100">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50100">
            <w:pPr>
              <w:rPr>
                <w:rFonts w:ascii="Courier New" w:hAnsi="Courier New" w:cs="Courier New"/>
              </w:rPr>
            </w:pPr>
          </w:p>
          <w:p w14:paraId="5BAC7A65" w14:textId="283C2988" w:rsidR="009C34E9" w:rsidRDefault="009C34E9" w:rsidP="00350100">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50100">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50100">
            <w:pPr>
              <w:rPr>
                <w:rFonts w:ascii="Courier New" w:hAnsi="Courier New" w:cs="Courier New"/>
              </w:rPr>
            </w:pPr>
          </w:p>
          <w:p w14:paraId="34D247BF" w14:textId="77777777" w:rsidR="009C34E9" w:rsidRDefault="009C34E9" w:rsidP="00350100">
            <w:pPr>
              <w:rPr>
                <w:rFonts w:ascii="Courier New" w:hAnsi="Courier New" w:cs="Courier New"/>
              </w:rPr>
            </w:pPr>
          </w:p>
          <w:p w14:paraId="2980A283" w14:textId="77777777" w:rsidR="009C34E9" w:rsidRDefault="009C34E9" w:rsidP="00350100">
            <w:pPr>
              <w:rPr>
                <w:rFonts w:ascii="Courier New" w:hAnsi="Courier New" w:cs="Courier New"/>
              </w:rPr>
            </w:pPr>
          </w:p>
          <w:p w14:paraId="0A4B3AF0" w14:textId="128C4004" w:rsidR="009C34E9" w:rsidRPr="002048FC" w:rsidRDefault="009C34E9"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50100">
            <w:pPr>
              <w:rPr>
                <w:rFonts w:ascii="Courier New" w:hAnsi="Courier New" w:cs="Courier New"/>
              </w:rPr>
            </w:pPr>
            <w:r w:rsidRPr="002048FC">
              <w:rPr>
                <w:rFonts w:ascii="Courier New" w:hAnsi="Courier New" w:cs="Courier New"/>
              </w:rPr>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50100">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then double check that this is in the correct column order. </w:t>
            </w:r>
          </w:p>
          <w:p w14:paraId="4D444C3C" w14:textId="0D4167E9" w:rsidR="0093016E" w:rsidRPr="002048FC" w:rsidRDefault="0093016E" w:rsidP="00350100">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50100">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041EF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275761D7" w:rsidR="0093016E" w:rsidRPr="002048FC" w:rsidRDefault="00A6694A" w:rsidP="00350100">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p>
          <w:p w14:paraId="759B8C40" w14:textId="1CD6A4F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50100">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46106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77777777" w:rsidR="0093016E" w:rsidRPr="002048FC" w:rsidRDefault="0093016E" w:rsidP="00350100">
            <w:pPr>
              <w:rPr>
                <w:rFonts w:ascii="Courier New" w:hAnsi="Courier New" w:cs="Courier New"/>
                <w:b/>
                <w:bCs/>
              </w:rPr>
            </w:pPr>
            <w:r w:rsidRPr="002048FC">
              <w:rPr>
                <w:rFonts w:ascii="Courier New" w:hAnsi="Courier New" w:cs="Courier New"/>
                <w:b/>
                <w:bCs/>
              </w:rPr>
              <w:t>migrateback_cdmat</w:t>
            </w:r>
          </w:p>
          <w:p w14:paraId="315CBF1C" w14:textId="6BD0A94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84357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59E4E317"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p>
          <w:p w14:paraId="582C23EA" w14:textId="1B8531E2"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50100">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BA779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36462722" w14:textId="697B65AA"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787BB67A" w:rsidR="0093016E" w:rsidRPr="002048FC" w:rsidRDefault="0093016E" w:rsidP="00350100">
            <w:pPr>
              <w:rPr>
                <w:rFonts w:ascii="Courier New" w:hAnsi="Courier New" w:cs="Courier New"/>
              </w:rPr>
            </w:pPr>
            <w:r w:rsidRPr="002048FC">
              <w:rPr>
                <w:rFonts w:ascii="Courier New" w:hAnsi="Courier New" w:cs="Courier New"/>
              </w:rPr>
              <w:t xml:space="preserve">Used for movement of dispersal to other patches. </w:t>
            </w:r>
          </w:p>
        </w:tc>
      </w:tr>
      <w:tr w:rsidR="002048FC" w:rsidRPr="002048FC" w14:paraId="1E0653DE" w14:textId="77777777" w:rsidTr="00481C7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77777777" w:rsidR="0093016E" w:rsidRPr="002048FC" w:rsidRDefault="0093016E" w:rsidP="00350100">
            <w:pPr>
              <w:spacing w:after="0"/>
              <w:rPr>
                <w:rFonts w:ascii="Courier New" w:hAnsi="Courier New" w:cs="Courier New"/>
                <w:b/>
                <w:bCs/>
              </w:rPr>
            </w:pPr>
            <w:r w:rsidRPr="002048FC">
              <w:rPr>
                <w:rFonts w:ascii="Courier New" w:hAnsi="Courier New" w:cs="Courier New"/>
                <w:b/>
                <w:bCs/>
              </w:rPr>
              <w:t>Matemoveno, migrateOutno**, migrateBackno**, StrayBaackno,</w:t>
            </w:r>
          </w:p>
          <w:p w14:paraId="53C781D9"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2E320F4D" w14:textId="1E6CECDC" w:rsidR="0093016E" w:rsidRPr="002048FC" w:rsidRDefault="0093016E" w:rsidP="00350100">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50100">
            <w:pPr>
              <w:rPr>
                <w:rFonts w:ascii="Courier New" w:hAnsi="Courier New" w:cs="Courier New"/>
              </w:rPr>
            </w:pPr>
          </w:p>
          <w:p w14:paraId="7BEA08F1" w14:textId="0312502C" w:rsidR="0093016E" w:rsidRPr="002048FC" w:rsidRDefault="0093016E" w:rsidP="00350100">
            <w:pPr>
              <w:rPr>
                <w:rFonts w:ascii="Courier New" w:hAnsi="Courier New" w:cs="Courier New"/>
              </w:rPr>
            </w:pPr>
            <w:r w:rsidRPr="002048FC">
              <w:rPr>
                <w:rFonts w:ascii="Courier New" w:hAnsi="Courier New" w:cs="Courier New"/>
              </w:rPr>
              <w:t>** Migrate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50100">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50100">
            <w:pPr>
              <w:rPr>
                <w:rFonts w:ascii="Courier New" w:hAnsi="Courier New" w:cs="Courier New"/>
              </w:rPr>
            </w:pPr>
          </w:p>
          <w:p w14:paraId="719F495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50100">
            <w:pPr>
              <w:rPr>
                <w:rFonts w:ascii="Courier New" w:hAnsi="Courier New" w:cs="Courier New"/>
              </w:rPr>
            </w:pPr>
          </w:p>
          <w:p w14:paraId="450719E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lastRenderedPageBreak/>
              <w:t>‘3’ = Nearest Neighbor: Moore neighborhood random neighbor chosen. Often the case however, is if patches are not on a uniform grid, then the closest neighbor will be chosen.</w:t>
            </w:r>
          </w:p>
          <w:p w14:paraId="3C7AC356" w14:textId="77777777" w:rsidR="0093016E" w:rsidRPr="002048FC" w:rsidRDefault="0093016E" w:rsidP="00350100">
            <w:pPr>
              <w:rPr>
                <w:rFonts w:ascii="Courier New" w:hAnsi="Courier New" w:cs="Courier New"/>
              </w:rPr>
            </w:pPr>
          </w:p>
          <w:p w14:paraId="4CA48818"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50100">
            <w:pPr>
              <w:rPr>
                <w:rFonts w:ascii="Courier New" w:hAnsi="Courier New" w:cs="Courier New"/>
              </w:rPr>
            </w:pPr>
          </w:p>
          <w:p w14:paraId="7D0923D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50100">
            <w:pPr>
              <w:rPr>
                <w:rFonts w:ascii="Courier New" w:hAnsi="Courier New" w:cs="Courier New"/>
              </w:rPr>
            </w:pPr>
          </w:p>
          <w:p w14:paraId="4ADF0BCD" w14:textId="2431779A"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6’ = Random 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50100">
            <w:pPr>
              <w:rPr>
                <w:rFonts w:ascii="Courier New" w:hAnsi="Courier New" w:cs="Courier New"/>
              </w:rPr>
            </w:pPr>
          </w:p>
          <w:p w14:paraId="6AD6BA6E" w14:textId="205EAF70" w:rsidR="0093016E" w:rsidRPr="002048FC" w:rsidRDefault="0093016E" w:rsidP="00E330B3">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ABAFDF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50100">
            <w:pPr>
              <w:pStyle w:val="ListParagraph"/>
              <w:rPr>
                <w:rFonts w:ascii="Courier New" w:hAnsi="Courier New" w:cs="Courier New"/>
              </w:rPr>
            </w:pPr>
          </w:p>
          <w:p w14:paraId="74173556" w14:textId="0D07E679"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50100">
            <w:pPr>
              <w:pStyle w:val="ListParagraph"/>
              <w:rPr>
                <w:rFonts w:ascii="Courier New" w:hAnsi="Courier New" w:cs="Courier New"/>
              </w:rPr>
            </w:pPr>
          </w:p>
          <w:p w14:paraId="1B94747E" w14:textId="732D292E"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50100">
            <w:pPr>
              <w:pStyle w:val="ListParagraph"/>
              <w:rPr>
                <w:rFonts w:ascii="Courier New" w:hAnsi="Courier New" w:cs="Courier New"/>
              </w:rPr>
            </w:pPr>
          </w:p>
          <w:p w14:paraId="74C0A852"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1’ = FIDIMO distribution function, used to predict a leptokurtic dispersal distribution </w:t>
            </w:r>
            <w:r w:rsidRPr="002048FC">
              <w:rPr>
                <w:rFonts w:ascii="Courier New" w:hAnsi="Courier New" w:cs="Courier New"/>
              </w:rPr>
              <w:lastRenderedPageBreak/>
              <w:t>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827F3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moveparA, migrateOutparA**, migrateBackparA**, StrayBackparA, disperseLocalparA</w:t>
            </w:r>
          </w:p>
          <w:p w14:paraId="7AB5CA91" w14:textId="5BF9F417" w:rsidR="0093016E" w:rsidRPr="002048FC" w:rsidRDefault="0093016E" w:rsidP="00350100">
            <w:pPr>
              <w:rPr>
                <w:rFonts w:ascii="Courier New" w:hAnsi="Courier New" w:cs="Courier New"/>
              </w:rPr>
            </w:pPr>
            <w:r w:rsidRPr="002048FC">
              <w:rPr>
                <w:rFonts w:ascii="Courier New" w:hAnsi="Courier New" w:cs="Courier New"/>
              </w:rPr>
              <w:t>‘0.0005’</w:t>
            </w:r>
          </w:p>
          <w:p w14:paraId="2B291AC8" w14:textId="425711B8"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50100">
            <w:pPr>
              <w:rPr>
                <w:rFonts w:ascii="Courier New" w:hAnsi="Courier New" w:cs="Courier New"/>
              </w:rPr>
            </w:pPr>
            <w:r w:rsidRPr="002048FC">
              <w:rPr>
                <w:rFonts w:ascii="Courier New" w:hAnsi="Courier New" w:cs="Courier New"/>
              </w:rPr>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50100">
            <w:pPr>
              <w:rPr>
                <w:rFonts w:ascii="Courier New" w:hAnsi="Courier New" w:cs="Courier New"/>
              </w:rPr>
            </w:pPr>
          </w:p>
        </w:tc>
      </w:tr>
      <w:tr w:rsidR="002048FC" w:rsidRPr="002048FC" w14:paraId="1E7AD1EF" w14:textId="77777777" w:rsidTr="00DF7DD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B, migrateOutparB**, migrateBackparB**, StrayBackparB, disperseLocalparB</w:t>
            </w:r>
          </w:p>
          <w:p w14:paraId="6103532A" w14:textId="3DBE04C9" w:rsidR="0093016E" w:rsidRPr="002048FC" w:rsidRDefault="0093016E" w:rsidP="00350100">
            <w:pPr>
              <w:rPr>
                <w:rFonts w:ascii="Courier New" w:hAnsi="Courier New" w:cs="Courier New"/>
              </w:rPr>
            </w:pPr>
            <w:r w:rsidRPr="002048FC">
              <w:rPr>
                <w:rFonts w:ascii="Courier New" w:hAnsi="Courier New" w:cs="Courier New"/>
              </w:rPr>
              <w:t>‘0.01’</w:t>
            </w:r>
          </w:p>
          <w:p w14:paraId="579A52B0" w14:textId="28669337"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50100">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50100">
            <w:pPr>
              <w:rPr>
                <w:rFonts w:ascii="Courier New" w:hAnsi="Courier New" w:cs="Courier New"/>
              </w:rPr>
            </w:pPr>
          </w:p>
        </w:tc>
      </w:tr>
      <w:tr w:rsidR="002048FC" w:rsidRPr="002048FC" w14:paraId="4E059EB9" w14:textId="77777777" w:rsidTr="001934B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C, migrateOutparC**, migrateBackparC**, StrayBackparC, disperseLocalparC</w:t>
            </w:r>
          </w:p>
          <w:p w14:paraId="3C3BC3EB" w14:textId="489B8DC0" w:rsidR="0093016E" w:rsidRPr="002048FC" w:rsidRDefault="0093016E" w:rsidP="00350100">
            <w:pPr>
              <w:rPr>
                <w:rFonts w:ascii="Courier New" w:hAnsi="Courier New" w:cs="Courier New"/>
              </w:rPr>
            </w:pPr>
            <w:r w:rsidRPr="002048FC">
              <w:rPr>
                <w:rFonts w:ascii="Courier New" w:hAnsi="Courier New" w:cs="Courier New"/>
              </w:rPr>
              <w:t>‘0.01’</w:t>
            </w:r>
          </w:p>
          <w:p w14:paraId="5BD7D447" w14:textId="27431618" w:rsidR="0093016E" w:rsidRPr="002048FC" w:rsidRDefault="0093016E" w:rsidP="00350100">
            <w:pPr>
              <w:rPr>
                <w:rFonts w:ascii="Courier New" w:hAnsi="Courier New" w:cs="Courier New"/>
              </w:rPr>
            </w:pPr>
            <w:r w:rsidRPr="002048FC">
              <w:rPr>
                <w:rFonts w:ascii="Courier New" w:hAnsi="Courier New" w:cs="Courier New"/>
              </w:rPr>
              <w:t xml:space="preserve">** Dispersal Out and Back movement can be </w:t>
            </w:r>
            <w:r w:rsidRPr="002048FC">
              <w:rPr>
                <w:rFonts w:ascii="Courier New" w:hAnsi="Courier New" w:cs="Courier New"/>
              </w:rPr>
              <w:lastRenderedPageBreak/>
              <w:t>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50100">
            <w:pPr>
              <w:rPr>
                <w:rFonts w:ascii="Courier New" w:hAnsi="Courier New" w:cs="Courier New"/>
              </w:rPr>
            </w:pPr>
            <w:r w:rsidRPr="002048FC">
              <w:rPr>
                <w:rFonts w:ascii="Courier New" w:hAnsi="Courier New" w:cs="Courier New"/>
              </w:rPr>
              <w:lastRenderedPageBreak/>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50100">
            <w:pPr>
              <w:rPr>
                <w:rFonts w:ascii="Courier New" w:hAnsi="Courier New" w:cs="Courier New"/>
              </w:rPr>
            </w:pPr>
          </w:p>
        </w:tc>
      </w:tr>
      <w:tr w:rsidR="002048FC" w:rsidRPr="002048FC" w14:paraId="016C96E8" w14:textId="77777777" w:rsidTr="00C13050">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thresh, migrateOutthresh**, migrateBackthresh**, StrayBackthresh, disperseLocalthresh</w:t>
            </w:r>
          </w:p>
          <w:p w14:paraId="46AA8A2E" w14:textId="5BCD32B3" w:rsidR="0093016E" w:rsidRPr="002048FC" w:rsidRDefault="0093016E" w:rsidP="00350100">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6F7230BC"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50100">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C030CA">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50100">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50100">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50100">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w:t>
            </w:r>
            <w:r w:rsidRPr="002048FC">
              <w:rPr>
                <w:rFonts w:ascii="Courier New" w:hAnsi="Courier New" w:cs="Courier New"/>
              </w:rPr>
              <w:lastRenderedPageBreak/>
              <w:t xml:space="preserve">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2048FC" w:rsidRPr="002048FC" w14:paraId="11E1236A" w14:textId="77777777" w:rsidTr="007976C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50100">
            <w:pPr>
              <w:rPr>
                <w:rFonts w:ascii="Courier New" w:hAnsi="Courier New" w:cs="Courier New"/>
                <w:b/>
                <w:bCs/>
              </w:rPr>
            </w:pPr>
            <w:r w:rsidRPr="002048FC">
              <w:rPr>
                <w:rFonts w:ascii="Courier New" w:hAnsi="Courier New" w:cs="Courier New"/>
                <w:b/>
                <w:bCs/>
              </w:rPr>
              <w:t>sexans</w:t>
            </w:r>
          </w:p>
          <w:p w14:paraId="3E1D3C0D" w14:textId="3FE557AA" w:rsidR="0093016E" w:rsidRPr="002048FC" w:rsidRDefault="0093016E" w:rsidP="00350100">
            <w:pPr>
              <w:rPr>
                <w:rFonts w:ascii="Courier New" w:hAnsi="Courier New" w:cs="Courier New"/>
              </w:rPr>
            </w:pPr>
            <w:r w:rsidRPr="002048FC">
              <w:rPr>
                <w:rFonts w:ascii="Courier New" w:hAnsi="Courier New" w:cs="Courier New"/>
              </w:rPr>
              <w:t>‘Y’</w:t>
            </w:r>
            <w:r w:rsidR="001E3F8F">
              <w:rPr>
                <w:rFonts w:ascii="Courier New" w:hAnsi="Courier New" w:cs="Courier New"/>
              </w:rPr>
              <w:t xml:space="preserve">, </w:t>
            </w:r>
            <w:r w:rsidRPr="002048FC">
              <w:rPr>
                <w:rFonts w:ascii="Courier New" w:hAnsi="Courier New" w:cs="Courier New"/>
              </w:rPr>
              <w:t xml:space="preserve"> ‘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50100">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ll mature individuals are considered for mating with mates selected according to the movement function 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6167FE">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elfans</w:t>
            </w:r>
          </w:p>
          <w:p w14:paraId="0E42453A" w14:textId="77777777" w:rsidR="009C0D97" w:rsidRDefault="0093016E" w:rsidP="00350100">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50100">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50100">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50100">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50100">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w:t>
            </w:r>
            <w:r w:rsidRPr="00661D3C">
              <w:rPr>
                <w:rFonts w:ascii="Courier New" w:hAnsi="Courier New" w:cs="Courier New"/>
              </w:rPr>
              <w:lastRenderedPageBreak/>
              <w:t xml:space="preserve">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5D78B1">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50100">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50100">
            <w:pPr>
              <w:rPr>
                <w:rFonts w:ascii="Courier New" w:hAnsi="Courier New" w:cs="Courier New"/>
              </w:rPr>
            </w:pPr>
            <w:r w:rsidRPr="002048FC">
              <w:rPr>
                <w:rFonts w:ascii="Courier New" w:hAnsi="Courier New" w:cs="Courier New"/>
              </w:rPr>
              <w:t>These 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7B6DE4">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50100">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3D18ED04" w14:textId="77777777" w:rsidR="0093016E"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50100">
            <w:pPr>
              <w:rPr>
                <w:rFonts w:ascii="Courier New" w:hAnsi="Courier New" w:cs="Courier New"/>
              </w:rPr>
            </w:pPr>
            <w:r>
              <w:rPr>
                <w:rFonts w:ascii="Courier New" w:hAnsi="Courier New" w:cs="Courier New"/>
              </w:rPr>
              <w:t>‘2’</w:t>
            </w:r>
          </w:p>
          <w:p w14:paraId="16D28F5C" w14:textId="5CD31954" w:rsidR="00A42DAE" w:rsidRDefault="00283C05" w:rsidP="00350100">
            <w:pPr>
              <w:rPr>
                <w:rFonts w:ascii="Courier New" w:hAnsi="Courier New" w:cs="Courier New"/>
              </w:rPr>
            </w:pPr>
            <w:r>
              <w:rPr>
                <w:rFonts w:ascii="Courier New" w:hAnsi="Courier New" w:cs="Courier New"/>
              </w:rPr>
              <w:t>‘3a’ ‘3b’</w:t>
            </w:r>
          </w:p>
          <w:p w14:paraId="7F3381CB" w14:textId="7E20D3C4" w:rsidR="00A42DAE" w:rsidRDefault="00A42DAE" w:rsidP="00350100">
            <w:pPr>
              <w:rPr>
                <w:rFonts w:ascii="Courier New" w:hAnsi="Courier New" w:cs="Courier New"/>
              </w:rPr>
            </w:pPr>
            <w:r>
              <w:rPr>
                <w:rFonts w:ascii="Courier New" w:hAnsi="Courier New" w:cs="Courier New"/>
              </w:rPr>
              <w:t>‘4’</w:t>
            </w:r>
          </w:p>
          <w:p w14:paraId="2652DB2E" w14:textId="602A9838" w:rsidR="00A42DAE" w:rsidRPr="002048FC" w:rsidRDefault="00A42DAE" w:rsidP="00350100">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neighborhood search, then that female will not have a mate pairing. </w:t>
            </w:r>
          </w:p>
          <w:p w14:paraId="13D2ED8D" w14:textId="7C822D46"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1E34E58B" w:rsidR="0093016E" w:rsidRPr="002048FC" w:rsidRDefault="0093016E" w:rsidP="00350100">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hindex &gt; 0.0 mate with equal probability, and </w:t>
            </w:r>
            <w:r w:rsidRPr="002048FC">
              <w:rPr>
                <w:rFonts w:ascii="Courier New" w:hAnsi="Courier New" w:cs="Courier New"/>
              </w:rPr>
              <w:lastRenderedPageBreak/>
              <w:t xml:space="preserve">individuals with hindex = 0.0 have reduced probability of mating with all individuals where hindex &gt; 0.0. </w:t>
            </w:r>
          </w:p>
          <w:p w14:paraId="681793A7" w14:textId="4CE29C6E"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C6695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50100">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F1E6D56" w:rsidR="0093016E" w:rsidRPr="002048FC" w:rsidRDefault="00E43D63" w:rsidP="00350100">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1]</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69F59C3F" w14:textId="77777777" w:rsidTr="006E3300">
        <w:trPr>
          <w:jc w:val="center"/>
        </w:trPr>
        <w:tc>
          <w:tcPr>
            <w:tcW w:w="3420" w:type="dxa"/>
            <w:tcBorders>
              <w:top w:val="single" w:sz="4" w:space="0" w:color="000000"/>
              <w:left w:val="single" w:sz="4" w:space="0" w:color="000000"/>
              <w:bottom w:val="single" w:sz="4" w:space="0" w:color="000000"/>
              <w:right w:val="single" w:sz="4" w:space="0" w:color="000000"/>
            </w:tcBorders>
          </w:tcPr>
          <w:p w14:paraId="5C85FA05" w14:textId="77777777" w:rsidR="0093016E" w:rsidRPr="002048FC" w:rsidRDefault="0093016E" w:rsidP="00350100">
            <w:pPr>
              <w:rPr>
                <w:rFonts w:ascii="Courier New" w:hAnsi="Courier New" w:cs="Courier New"/>
              </w:rPr>
            </w:pPr>
            <w:r w:rsidRPr="002048FC">
              <w:rPr>
                <w:rFonts w:ascii="Courier New" w:hAnsi="Courier New" w:cs="Courier New"/>
                <w:b/>
                <w:bCs/>
              </w:rPr>
              <w:t>mature_length_set</w:t>
            </w:r>
            <w:r w:rsidRPr="002048FC">
              <w:rPr>
                <w:rFonts w:ascii="Courier New" w:hAnsi="Courier New" w:cs="Courier New"/>
              </w:rPr>
              <w:t>**</w:t>
            </w:r>
          </w:p>
          <w:p w14:paraId="05599E0D" w14:textId="3D768212" w:rsidR="0093016E" w:rsidRPr="002048FC" w:rsidRDefault="0093016E" w:rsidP="00350100">
            <w:pPr>
              <w:rPr>
                <w:rFonts w:ascii="Courier New" w:hAnsi="Courier New" w:cs="Courier New"/>
              </w:rPr>
            </w:pPr>
            <w:r w:rsidRPr="002048FC">
              <w:rPr>
                <w:rFonts w:ascii="Courier New" w:hAnsi="Courier New" w:cs="Courier New"/>
              </w:rPr>
              <w:t>Size</w:t>
            </w:r>
            <w:r w:rsidR="00E43D63" w:rsidRPr="002048FC">
              <w:rPr>
                <w:rFonts w:ascii="Courier New" w:hAnsi="Courier New" w:cs="Courier New"/>
              </w:rPr>
              <w:t xml:space="preserve"> ('150’)</w:t>
            </w:r>
            <w:r w:rsidRPr="002048FC">
              <w:rPr>
                <w:rFonts w:ascii="Courier New" w:hAnsi="Courier New" w:cs="Courier New"/>
              </w:rPr>
              <w:t>, age</w:t>
            </w:r>
            <w:r w:rsidR="00E43D63" w:rsidRPr="002048FC">
              <w:rPr>
                <w:rFonts w:ascii="Courier New" w:hAnsi="Courier New" w:cs="Courier New"/>
              </w:rPr>
              <w:t xml:space="preserve"> (‘2’)</w:t>
            </w:r>
            <w:r w:rsidRPr="002048FC">
              <w:rPr>
                <w:rFonts w:ascii="Courier New" w:hAnsi="Courier New" w:cs="Courier New"/>
              </w:rPr>
              <w:t>, or ‘N’</w:t>
            </w:r>
          </w:p>
          <w:p w14:paraId="5A11157D" w14:textId="77777777" w:rsidR="0093016E" w:rsidRPr="002048FC" w:rsidRDefault="0093016E" w:rsidP="00350100">
            <w:pPr>
              <w:rPr>
                <w:rFonts w:ascii="Courier New" w:hAnsi="Courier New" w:cs="Courier New"/>
              </w:rPr>
            </w:pPr>
          </w:p>
          <w:p w14:paraId="5C724229" w14:textId="60E0FA9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E43D63"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661125C" w14:textId="77777777" w:rsidR="0093016E" w:rsidRPr="002048FC" w:rsidRDefault="0093016E" w:rsidP="00350100">
            <w:pPr>
              <w:rPr>
                <w:rFonts w:ascii="Courier New" w:hAnsi="Courier New" w:cs="Courier New"/>
              </w:rPr>
            </w:pPr>
            <w:r w:rsidRPr="002048FC">
              <w:rPr>
                <w:rFonts w:ascii="Courier New" w:hAnsi="Courier New" w:cs="Courier New"/>
              </w:rPr>
              <w:t>Use a set length (for size control) or set age (for age control) to specify when a female and male (or YY trojan male) becomes mature. This will be a deterministic process.</w:t>
            </w:r>
          </w:p>
          <w:p w14:paraId="750A29BD" w14:textId="77777777" w:rsidR="0093016E" w:rsidRPr="002048FC" w:rsidRDefault="0093016E" w:rsidP="00350100">
            <w:pPr>
              <w:rPr>
                <w:rFonts w:ascii="Courier New" w:hAnsi="Courier New" w:cs="Courier New"/>
              </w:rPr>
            </w:pPr>
          </w:p>
          <w:p w14:paraId="134C1CB2" w14:textId="56A12855" w:rsidR="0093016E" w:rsidRPr="002048FC" w:rsidRDefault="0093016E" w:rsidP="00A61930">
            <w:pPr>
              <w:rPr>
                <w:rFonts w:ascii="Courier New" w:hAnsi="Courier New" w:cs="Courier New"/>
              </w:rPr>
            </w:pPr>
            <w:r w:rsidRPr="002048FC">
              <w:rPr>
                <w:rFonts w:ascii="Courier New" w:hAnsi="Courier New" w:cs="Courier New"/>
              </w:rPr>
              <w:t xml:space="preserve">Enter ‘N’ here to use a length-probability stochastic process with parameters specified below.  </w:t>
            </w:r>
          </w:p>
        </w:tc>
      </w:tr>
      <w:tr w:rsidR="002048FC" w:rsidRPr="002048FC" w14:paraId="3180E2C6" w14:textId="77777777" w:rsidTr="004E2B86">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7777777" w:rsidR="0093016E" w:rsidRPr="002048FC" w:rsidRDefault="0093016E" w:rsidP="00350100">
            <w:pPr>
              <w:rPr>
                <w:rFonts w:ascii="Courier New" w:hAnsi="Courier New" w:cs="Courier New"/>
              </w:rPr>
            </w:pPr>
            <w:r w:rsidRPr="002048FC">
              <w:rPr>
                <w:rFonts w:ascii="Courier New" w:hAnsi="Courier New" w:cs="Courier New"/>
                <w:b/>
                <w:bCs/>
              </w:rPr>
              <w:t>mature_defaultAge</w:t>
            </w:r>
            <w:r w:rsidRPr="002048FC">
              <w:rPr>
                <w:rFonts w:ascii="Courier New" w:hAnsi="Courier New" w:cs="Courier New"/>
              </w:rPr>
              <w:t>**</w:t>
            </w:r>
          </w:p>
          <w:p w14:paraId="301517A2" w14:textId="79F8CD59" w:rsidR="0093016E" w:rsidRDefault="0093016E" w:rsidP="00350100">
            <w:pPr>
              <w:rPr>
                <w:rFonts w:ascii="Courier New" w:hAnsi="Courier New" w:cs="Courier New"/>
              </w:rPr>
            </w:pPr>
            <w:r w:rsidRPr="002048FC">
              <w:rPr>
                <w:rFonts w:ascii="Courier New" w:hAnsi="Courier New" w:cs="Courier New"/>
              </w:rPr>
              <w:t>‘6’</w:t>
            </w:r>
          </w:p>
          <w:p w14:paraId="58EAB682" w14:textId="663A2194" w:rsidR="00A46979" w:rsidRPr="002048FC" w:rsidRDefault="00A46979" w:rsidP="00350100">
            <w:pPr>
              <w:rPr>
                <w:rFonts w:ascii="Courier New" w:hAnsi="Courier New" w:cs="Courier New"/>
              </w:rPr>
            </w:pPr>
            <w:r>
              <w:rPr>
                <w:rFonts w:ascii="Courier New" w:hAnsi="Courier New" w:cs="Courier New"/>
              </w:rPr>
              <w:t>‘999’</w:t>
            </w:r>
          </w:p>
          <w:p w14:paraId="343873E6" w14:textId="77777777" w:rsidR="0093016E" w:rsidRPr="002048FC" w:rsidRDefault="0093016E" w:rsidP="00350100">
            <w:pPr>
              <w:rPr>
                <w:rFonts w:ascii="Courier New" w:hAnsi="Courier New" w:cs="Courier New"/>
              </w:rPr>
            </w:pPr>
          </w:p>
          <w:p w14:paraId="74C3146B" w14:textId="506AAD7C" w:rsidR="0093016E" w:rsidRPr="002048FC" w:rsidRDefault="0093016E" w:rsidP="00350100">
            <w:pPr>
              <w:rPr>
                <w:rFonts w:ascii="Courier New" w:hAnsi="Courier New" w:cs="Courier New"/>
              </w:rPr>
            </w:pPr>
            <w:r w:rsidRPr="002048FC">
              <w:rPr>
                <w:rFonts w:ascii="Courier New" w:hAnsi="Courier New" w:cs="Courier New"/>
              </w:rPr>
              <w:lastRenderedPageBreak/>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F35337" w14:textId="5F215C71"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If an individual reaches this age, the program assumes that it will be mature if not already. Enter </w:t>
            </w:r>
            <w:r w:rsidR="00A46979">
              <w:rPr>
                <w:rFonts w:ascii="Courier New" w:hAnsi="Courier New" w:cs="Courier New"/>
              </w:rPr>
              <w:t>a large value if you wish to ignore</w:t>
            </w:r>
            <w:r w:rsidRPr="002048FC">
              <w:rPr>
                <w:rFonts w:ascii="Courier New" w:hAnsi="Courier New" w:cs="Courier New"/>
              </w:rPr>
              <w:t xml:space="preserve"> this option. </w:t>
            </w:r>
          </w:p>
          <w:p w14:paraId="63CC590B" w14:textId="77777777" w:rsidR="0093016E" w:rsidRPr="002048FC" w:rsidRDefault="0093016E" w:rsidP="00350100">
            <w:pPr>
              <w:rPr>
                <w:rFonts w:ascii="Courier New" w:hAnsi="Courier New" w:cs="Courier New"/>
              </w:rPr>
            </w:pPr>
          </w:p>
        </w:tc>
      </w:tr>
      <w:tr w:rsidR="002048FC" w:rsidRPr="002048FC" w14:paraId="635FAD4A" w14:textId="77777777" w:rsidTr="00443E07">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4DE6CEAE" w:rsidR="0093016E" w:rsidRPr="002048FC" w:rsidRDefault="0093016E" w:rsidP="00350100">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
          <w:p w14:paraId="5CB8B204" w14:textId="0BE9E029" w:rsidR="0093016E" w:rsidRPr="002048FC" w:rsidRDefault="0093016E" w:rsidP="00350100">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Pr="002048FC">
              <w:rPr>
                <w:rFonts w:ascii="Courier New" w:hAnsi="Courier New" w:cs="Courier New"/>
              </w:rPr>
              <w:t>**</w:t>
            </w:r>
          </w:p>
          <w:p w14:paraId="46C0A60B" w14:textId="33CEB040" w:rsidR="0093016E" w:rsidRPr="002048FC" w:rsidRDefault="005D7058" w:rsidP="00350100">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50100">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50100">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50100">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4" w:name="_Toc108193990"/>
            <w:r w:rsidRPr="002048FC">
              <w:t>Offspring/litter/egg/sex ratio options</w:t>
            </w:r>
            <w:bookmarkEnd w:id="24"/>
          </w:p>
        </w:tc>
      </w:tr>
      <w:tr w:rsidR="002048FC" w:rsidRPr="002048FC" w14:paraId="6C8FEE92" w14:textId="77777777" w:rsidTr="00A2516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50100">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50100">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50100">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70675D">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6749B9">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B511E4">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C27AA9">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50100">
            <w:pPr>
              <w:rPr>
                <w:rFonts w:ascii="Courier New" w:hAnsi="Courier New" w:cs="Courier New"/>
                <w:b/>
                <w:bCs/>
              </w:rPr>
            </w:pPr>
            <w:r w:rsidRPr="002048FC">
              <w:rPr>
                <w:rFonts w:ascii="Courier New" w:hAnsi="Courier New" w:cs="Courier New"/>
                <w:b/>
                <w:bCs/>
              </w:rPr>
              <w:t>o</w:t>
            </w:r>
            <w:r w:rsidR="0093016E" w:rsidRPr="002048FC">
              <w:rPr>
                <w:rFonts w:ascii="Courier New" w:hAnsi="Courier New" w:cs="Courier New"/>
                <w:b/>
                <w:bCs/>
              </w:rPr>
              <w:t>ffans_InheritClassVars</w:t>
            </w:r>
          </w:p>
          <w:p w14:paraId="350B00D7" w14:textId="16ACE7CC" w:rsidR="0093016E" w:rsidRPr="002048FC" w:rsidRDefault="0093016E" w:rsidP="00350100">
            <w:pPr>
              <w:rPr>
                <w:rFonts w:ascii="Courier New" w:hAnsi="Courier New" w:cs="Courier New"/>
              </w:rPr>
            </w:pPr>
            <w:r w:rsidRPr="002048FC">
              <w:rPr>
                <w:rFonts w:ascii="Courier New" w:hAnsi="Courier New" w:cs="Courier New"/>
              </w:rPr>
              <w:t>‘random’ or ‘Hindex’</w:t>
            </w:r>
          </w:p>
        </w:tc>
        <w:tc>
          <w:tcPr>
            <w:tcW w:w="7470" w:type="dxa"/>
            <w:tcBorders>
              <w:top w:val="single" w:sz="4" w:space="0" w:color="000000"/>
              <w:left w:val="single" w:sz="4" w:space="0" w:color="000000"/>
              <w:bottom w:val="single" w:sz="4" w:space="0" w:color="000000"/>
              <w:right w:val="single" w:sz="4" w:space="0" w:color="000000"/>
            </w:tcBorders>
          </w:tcPr>
          <w:p w14:paraId="022C1685" w14:textId="219F9997" w:rsidR="0093016E" w:rsidRPr="002048FC" w:rsidRDefault="0093016E" w:rsidP="00350100">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p>
          <w:p w14:paraId="70689AB2" w14:textId="1C376563" w:rsidR="0093016E" w:rsidRPr="002048FC" w:rsidRDefault="0093016E" w:rsidP="00350100">
            <w:pPr>
              <w:pStyle w:val="ListParagraph"/>
              <w:numPr>
                <w:ilvl w:val="0"/>
                <w:numId w:val="48"/>
              </w:numPr>
              <w:rPr>
                <w:rFonts w:ascii="Courier New" w:hAnsi="Courier New" w:cs="Courier New"/>
              </w:rPr>
            </w:pPr>
            <w:r w:rsidRPr="002048FC">
              <w:rPr>
                <w:rFonts w:ascii="Courier New" w:hAnsi="Courier New" w:cs="Courier New"/>
              </w:rPr>
              <w:lastRenderedPageBreak/>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3AB3D8C6" w14:textId="1F1E136B" w:rsidR="0093016E" w:rsidRPr="002048FC"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tc>
      </w:tr>
      <w:tr w:rsidR="002048FC" w:rsidRPr="002048FC" w14:paraId="07967B37" w14:textId="77777777" w:rsidTr="00B1052F">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equalClutchSize</w:t>
            </w:r>
          </w:p>
          <w:p w14:paraId="15781AA5" w14:textId="411D6569"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3A459EA6" w:rsidR="0093016E" w:rsidRPr="002048FC" w:rsidRDefault="00E92772"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tll have </w:t>
            </w:r>
            <w:r w:rsidR="0093016E" w:rsidRPr="002048FC">
              <w:rPr>
                <w:rFonts w:ascii="Courier New" w:hAnsi="Courier New" w:cs="Courier New"/>
              </w:rPr>
              <w:t>equal clutch size.</w:t>
            </w:r>
          </w:p>
          <w:p w14:paraId="75D455D6" w14:textId="77777777"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E8095B">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7777777" w:rsidR="0093016E" w:rsidRPr="002048FC" w:rsidRDefault="0093016E" w:rsidP="00350100">
            <w:pPr>
              <w:rPr>
                <w:rFonts w:ascii="Courier New" w:hAnsi="Courier New" w:cs="Courier New"/>
                <w:b/>
                <w:bCs/>
              </w:rPr>
            </w:pPr>
            <w:r w:rsidRPr="002048FC">
              <w:rPr>
                <w:rFonts w:ascii="Courier New" w:hAnsi="Courier New" w:cs="Courier New"/>
                <w:b/>
                <w:bCs/>
              </w:rPr>
              <w:t>eggFrequency</w:t>
            </w:r>
          </w:p>
          <w:p w14:paraId="60DCF585" w14:textId="6ACBFFDB" w:rsidR="0093016E" w:rsidRPr="002048FC" w:rsidRDefault="00E21678"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5C3A5335" w:rsidR="0093016E" w:rsidRPr="002048FC" w:rsidRDefault="00E21678" w:rsidP="00A61930">
            <w:pPr>
              <w:rPr>
                <w:rFonts w:ascii="Courier New" w:hAnsi="Courier New" w:cs="Courier New"/>
              </w:rPr>
            </w:pPr>
            <w:r w:rsidRPr="002048FC">
              <w:rPr>
                <w:rFonts w:ascii="Courier New" w:hAnsi="Courier New" w:cs="Courier New"/>
              </w:rPr>
              <w:t>Probability with</w:t>
            </w:r>
            <w:r w:rsidR="0093016E" w:rsidRPr="002048FC">
              <w:rPr>
                <w:rFonts w:ascii="Courier New" w:hAnsi="Courier New" w:cs="Courier New"/>
              </w:rPr>
              <w:t xml:space="preserve"> which the female will lay eggs. This value ranges between 0 – 1. E.g., 0.5 would mean that a mature female will lay eggs every other year. </w:t>
            </w:r>
          </w:p>
        </w:tc>
      </w:tr>
      <w:tr w:rsidR="002048FC" w:rsidRPr="002048FC" w14:paraId="3BE896FF" w14:textId="77777777" w:rsidTr="00EE2C7A">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50100">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50100">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50100">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50100">
            <w:pPr>
              <w:rPr>
                <w:rFonts w:ascii="Courier New" w:hAnsi="Courier New" w:cs="Courier New"/>
              </w:rPr>
            </w:pPr>
          </w:p>
          <w:p w14:paraId="3F4DAE0C"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50100">
            <w:pPr>
              <w:rPr>
                <w:rFonts w:ascii="Courier New" w:hAnsi="Courier New" w:cs="Courier New"/>
                <w:i/>
              </w:rPr>
            </w:pPr>
          </w:p>
          <w:p w14:paraId="7A11529F"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50100">
            <w:pPr>
              <w:rPr>
                <w:rFonts w:ascii="Courier New" w:hAnsi="Courier New" w:cs="Courier New"/>
              </w:rPr>
            </w:pPr>
          </w:p>
        </w:tc>
      </w:tr>
      <w:tr w:rsidR="002048FC" w:rsidRPr="002048FC" w14:paraId="402BCDFD" w14:textId="77777777" w:rsidTr="00712D8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010FA2">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50100">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50100">
            <w:pPr>
              <w:rPr>
                <w:rFonts w:ascii="Courier New" w:hAnsi="Courier New" w:cs="Courier New"/>
                <w:b/>
                <w:bCs/>
              </w:rPr>
            </w:pPr>
            <w:r w:rsidRPr="002048FC">
              <w:rPr>
                <w:rFonts w:ascii="Courier New" w:hAnsi="Courier New" w:cs="Courier New"/>
                <w:b/>
                <w:bCs/>
              </w:rPr>
              <w:t>Egg_Mortality_StDev</w:t>
            </w:r>
          </w:p>
          <w:p w14:paraId="4A35F406" w14:textId="03F95DBE"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8</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206AFE">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77777777" w:rsidR="0093016E" w:rsidRPr="002048FC" w:rsidRDefault="0093016E" w:rsidP="00350100">
            <w:pPr>
              <w:rPr>
                <w:rFonts w:ascii="Courier New" w:hAnsi="Courier New" w:cs="Courier New"/>
                <w:b/>
                <w:bCs/>
              </w:rPr>
            </w:pPr>
            <w:r w:rsidRPr="002048FC">
              <w:rPr>
                <w:rFonts w:ascii="Courier New" w:hAnsi="Courier New" w:cs="Courier New"/>
                <w:b/>
                <w:bCs/>
              </w:rPr>
              <w:t>Egg_FemalePercent</w:t>
            </w:r>
          </w:p>
          <w:p w14:paraId="79D716B0" w14:textId="74BE2F3D" w:rsidR="0093016E" w:rsidRPr="002048FC" w:rsidRDefault="0093016E" w:rsidP="00350100">
            <w:pPr>
              <w:rPr>
                <w:rFonts w:ascii="Courier New" w:hAnsi="Courier New" w:cs="Courier New"/>
              </w:rPr>
            </w:pPr>
            <w:r w:rsidRPr="002048FC">
              <w:rPr>
                <w:rFonts w:ascii="Courier New" w:hAnsi="Courier New" w:cs="Courier New"/>
              </w:rPr>
              <w:t>‘N’, [0-100],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4B7699FE" w:rsidR="0093016E" w:rsidRPr="002048FC" w:rsidRDefault="00147AEB" w:rsidP="00350100">
            <w:pPr>
              <w:rPr>
                <w:rFonts w:ascii="Courier New" w:hAnsi="Courier New" w:cs="Courier New"/>
              </w:rPr>
            </w:pPr>
            <w:r w:rsidRPr="002048FC">
              <w:rPr>
                <w:rFonts w:ascii="Courier New" w:hAnsi="Courier New" w:cs="Courier New"/>
              </w:rPr>
              <w:t>Defines</w:t>
            </w:r>
            <w:r w:rsidR="0093016E" w:rsidRPr="002048FC">
              <w:rPr>
                <w:rFonts w:ascii="Courier New" w:hAnsi="Courier New" w:cs="Courier New"/>
              </w:rPr>
              <w:t xml:space="preserve"> sex ratio at birth (for eggs</w:t>
            </w:r>
            <w:r w:rsidRPr="002048FC">
              <w:rPr>
                <w:rFonts w:ascii="Courier New" w:hAnsi="Courier New" w:cs="Courier New"/>
              </w:rPr>
              <w:t>/litter</w:t>
            </w:r>
            <w:r w:rsidR="0093016E" w:rsidRPr="002048FC">
              <w:rPr>
                <w:rFonts w:ascii="Courier New" w:hAnsi="Courier New" w:cs="Courier New"/>
              </w:rPr>
              <w:t xml:space="preserve">) and is the percent females born in litter (100 – ‘Egg_FemalePercent’ gives the percent males born in the litter). </w:t>
            </w:r>
          </w:p>
          <w:p w14:paraId="2E2BEEEF" w14:textId="687430DA" w:rsidR="0093016E" w:rsidRPr="002048FC" w:rsidRDefault="0093016E" w:rsidP="00350100">
            <w:pPr>
              <w:pStyle w:val="ListParagraph"/>
              <w:numPr>
                <w:ilvl w:val="0"/>
                <w:numId w:val="16"/>
              </w:numPr>
              <w:rPr>
                <w:rFonts w:ascii="Courier New" w:hAnsi="Courier New" w:cs="Courier New"/>
              </w:rPr>
            </w:pPr>
            <w:r w:rsidRPr="002048FC">
              <w:rPr>
                <w:rFonts w:ascii="Courier New" w:hAnsi="Courier New" w:cs="Courier New"/>
              </w:rPr>
              <w:t>‘N’</w:t>
            </w:r>
            <w:r w:rsidR="00890C6A">
              <w:rPr>
                <w:rFonts w:ascii="Courier New" w:hAnsi="Courier New" w:cs="Courier New"/>
              </w:rPr>
              <w:t xml:space="preserve"> –</w:t>
            </w:r>
            <w:r w:rsidRPr="002048FC">
              <w:rPr>
                <w:rFonts w:ascii="Courier New" w:hAnsi="Courier New" w:cs="Courier New"/>
              </w:rPr>
              <w:t xml:space="preserve"> assign</w:t>
            </w:r>
            <w:r w:rsidR="00890C6A">
              <w:rPr>
                <w:rFonts w:ascii="Courier New" w:hAnsi="Courier New" w:cs="Courier New"/>
              </w:rPr>
              <w:t>s</w:t>
            </w:r>
            <w:r w:rsidRPr="002048FC">
              <w:rPr>
                <w:rFonts w:ascii="Courier New" w:hAnsi="Courier New" w:cs="Courier New"/>
              </w:rPr>
              <w:t xml:space="preserve"> sex to offspring based on a random draw from each parent</w:t>
            </w:r>
            <w:r w:rsidR="00BB038B" w:rsidRPr="002048FC">
              <w:rPr>
                <w:rFonts w:ascii="Courier New" w:hAnsi="Courier New" w:cs="Courier New"/>
              </w:rPr>
              <w:t>’</w:t>
            </w:r>
            <w:r w:rsidRPr="002048FC">
              <w:rPr>
                <w:rFonts w:ascii="Courier New" w:hAnsi="Courier New" w:cs="Courier New"/>
              </w:rPr>
              <w:t xml:space="preserve">s sex chromosomes.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5" w:name="_Toc108193991"/>
            <w:r w:rsidRPr="002048FC">
              <w:t>Genetic options</w:t>
            </w:r>
            <w:bookmarkEnd w:id="25"/>
          </w:p>
        </w:tc>
      </w:tr>
      <w:tr w:rsidR="002048FC" w:rsidRPr="002048FC" w14:paraId="493CC4E3" w14:textId="77777777" w:rsidTr="00032106">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50100">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50100">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CB3ED7">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50100">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50100">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87770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50100">
            <w:pPr>
              <w:rPr>
                <w:rFonts w:ascii="Courier New" w:hAnsi="Courier New" w:cs="Courier New"/>
                <w:b/>
                <w:bCs/>
              </w:rPr>
            </w:pPr>
            <w:r w:rsidRPr="002048FC">
              <w:rPr>
                <w:rFonts w:ascii="Courier New" w:hAnsi="Courier New" w:cs="Courier New"/>
                <w:b/>
                <w:bCs/>
              </w:rPr>
              <w:lastRenderedPageBreak/>
              <w:t>a</w:t>
            </w:r>
            <w:r w:rsidR="0093016E" w:rsidRPr="002048FC">
              <w:rPr>
                <w:rFonts w:ascii="Courier New" w:hAnsi="Courier New" w:cs="Courier New"/>
                <w:b/>
                <w:bCs/>
              </w:rPr>
              <w:t>lleles</w:t>
            </w:r>
          </w:p>
          <w:p w14:paraId="4A09EAE3" w14:textId="1593D32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50100">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50100">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50100">
            <w:pPr>
              <w:rPr>
                <w:rFonts w:ascii="Courier New" w:hAnsi="Courier New" w:cs="Courier New"/>
              </w:rPr>
            </w:pPr>
          </w:p>
          <w:p w14:paraId="2CDC06C0" w14:textId="77777777" w:rsidR="0093016E" w:rsidRPr="002048FC" w:rsidRDefault="0093016E" w:rsidP="00350100">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random_var must be used in the 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49494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erate</w:t>
            </w:r>
          </w:p>
          <w:p w14:paraId="365B9D6B" w14:textId="2F580FD4" w:rsidR="0093016E" w:rsidRPr="002048FC" w:rsidRDefault="0093016E" w:rsidP="00350100">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50100">
            <w:pPr>
              <w:rPr>
                <w:rFonts w:ascii="Courier New" w:hAnsi="Courier New" w:cs="Courier New"/>
              </w:rPr>
            </w:pPr>
          </w:p>
        </w:tc>
      </w:tr>
      <w:tr w:rsidR="002048FC" w:rsidRPr="002048FC" w14:paraId="2187CA84" w14:textId="77777777" w:rsidTr="00D0213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50100">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50100">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8702FF">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817499">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837615">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B25B9B">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AC6F2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50100">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50100">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50100">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6" w:name="_Toc108193992"/>
            <w:r w:rsidRPr="002048FC">
              <w:lastRenderedPageBreak/>
              <w:t>Spatial selection options</w:t>
            </w:r>
            <w:bookmarkEnd w:id="26"/>
          </w:p>
        </w:tc>
      </w:tr>
      <w:tr w:rsidR="002048FC" w:rsidRPr="002048FC" w14:paraId="30EF0BBE" w14:textId="77777777" w:rsidTr="00BE010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50100">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50100">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50100">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50100">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50100">
            <w:pPr>
              <w:rPr>
                <w:rFonts w:ascii="Courier New" w:hAnsi="Courier New" w:cs="Courier New"/>
                <w:color w:val="000000" w:themeColor="text1"/>
                <w:sz w:val="24"/>
                <w:szCs w:val="24"/>
              </w:rPr>
            </w:pPr>
            <w:r w:rsidRPr="002048FC">
              <w:rPr>
                <w:rFonts w:ascii="Courier New" w:hAnsi="Courier New" w:cs="Courier New"/>
              </w:rPr>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50100">
            <w:pPr>
              <w:rPr>
                <w:rFonts w:ascii="Courier New" w:hAnsi="Courier New" w:cs="Courier New"/>
              </w:rPr>
            </w:pPr>
          </w:p>
          <w:p w14:paraId="52DF54AF" w14:textId="77777777" w:rsidR="0093016E" w:rsidRPr="002048FC" w:rsidRDefault="0093016E"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50100">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4559DD">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4E4183">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B531F6">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9016C9">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7775F2">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5E03A3">
            <w:pPr>
              <w:pStyle w:val="ListParagraph"/>
              <w:numPr>
                <w:ilvl w:val="0"/>
                <w:numId w:val="31"/>
              </w:numPr>
              <w:rPr>
                <w:rFonts w:ascii="Courier New" w:hAnsi="Courier New" w:cs="Courier New"/>
              </w:rPr>
            </w:pPr>
            <w:r w:rsidRPr="002048FC">
              <w:rPr>
                <w:rFonts w:ascii="Courier New" w:hAnsi="Courier New" w:cs="Courier New"/>
              </w:rPr>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7B0C9A">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D052D2">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E77224">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744991">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7310FA">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CC6B6B">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CC6B6B">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w:t>
            </w:r>
            <w:r w:rsidRPr="00D74967">
              <w:rPr>
                <w:rFonts w:ascii="Courier New" w:hAnsi="Courier New" w:cs="Courier New"/>
                <w:color w:val="000000" w:themeColor="text1"/>
                <w:sz w:val="24"/>
                <w:szCs w:val="24"/>
              </w:rPr>
              <w:lastRenderedPageBreak/>
              <w:t xml:space="preserve">‘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50100">
            <w:pPr>
              <w:pStyle w:val="ListParagraph"/>
              <w:rPr>
                <w:rFonts w:ascii="Courier New" w:hAnsi="Courier New" w:cs="Courier New"/>
              </w:rPr>
            </w:pPr>
          </w:p>
          <w:p w14:paraId="15B520F6" w14:textId="77777777" w:rsidR="0093016E" w:rsidRPr="002048FC" w:rsidRDefault="0093016E" w:rsidP="00350100">
            <w:pPr>
              <w:pStyle w:val="ListParagraph"/>
              <w:rPr>
                <w:rFonts w:ascii="Courier New" w:hAnsi="Courier New" w:cs="Courier New"/>
              </w:rPr>
            </w:pPr>
          </w:p>
          <w:p w14:paraId="60BE2DEC"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50100">
            <w:pPr>
              <w:pStyle w:val="ListParagraph"/>
              <w:rPr>
                <w:rFonts w:ascii="Courier New" w:hAnsi="Courier New" w:cs="Courier New"/>
              </w:rPr>
            </w:pPr>
          </w:p>
          <w:p w14:paraId="342DBAA6"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50100">
            <w:pPr>
              <w:pStyle w:val="ListParagraph"/>
              <w:rPr>
                <w:rFonts w:ascii="Courier New" w:hAnsi="Courier New" w:cs="Courier New"/>
              </w:rPr>
            </w:pPr>
          </w:p>
          <w:p w14:paraId="3C0BCFBD" w14:textId="1D11A3AC"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E36BCF">
            <w:pPr>
              <w:pStyle w:val="ListParagraph"/>
              <w:numPr>
                <w:ilvl w:val="0"/>
                <w:numId w:val="31"/>
              </w:numPr>
              <w:spacing w:before="240"/>
              <w:rPr>
                <w:rFonts w:ascii="Courier New" w:hAnsi="Courier New" w:cs="Courier New"/>
              </w:rPr>
            </w:pPr>
            <w:r w:rsidRPr="002048FC">
              <w:rPr>
                <w:rFonts w:ascii="Courier New" w:hAnsi="Courier New" w:cs="Courier New"/>
              </w:rPr>
              <w:lastRenderedPageBreak/>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w:t>
            </w:r>
            <w:r w:rsidR="00096378" w:rsidRPr="001C4447">
              <w:rPr>
                <w:rFonts w:ascii="Courier New" w:hAnsi="Courier New" w:cs="Courier New"/>
              </w:rPr>
              <w:lastRenderedPageBreak/>
              <w:t xml:space="preserve">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151B7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50100">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50100">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50100">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50100">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50100">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50100">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50100">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50100">
            <w:pPr>
              <w:rPr>
                <w:rFonts w:ascii="Courier New" w:hAnsi="Courier New" w:cs="Courier New"/>
              </w:rPr>
            </w:pPr>
            <w:r>
              <w:rPr>
                <w:rFonts w:ascii="Courier New" w:hAnsi="Courier New" w:cs="Courier New"/>
              </w:rPr>
              <w:t>‘Out_{age}’</w:t>
            </w:r>
          </w:p>
          <w:p w14:paraId="5BC5ECED" w14:textId="4185553C" w:rsidR="0093016E" w:rsidRPr="002048FC" w:rsidRDefault="001859EF" w:rsidP="00350100">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50100">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50100">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50100">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50100">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50100">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lastRenderedPageBreak/>
              <w:t xml:space="preserve">Note all or any of the timing options can be specified with ‘:’, e.g., Out:Back:Eggs would apply selection at every instance. </w:t>
            </w:r>
          </w:p>
        </w:tc>
      </w:tr>
      <w:tr w:rsidR="00F62DEE" w:rsidRPr="002048FC" w14:paraId="07B0B46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50100">
            <w:pPr>
              <w:rPr>
                <w:rFonts w:ascii="Courier New" w:hAnsi="Courier New" w:cs="Courier New"/>
                <w:b/>
                <w:bCs/>
              </w:rPr>
            </w:pPr>
            <w:r>
              <w:rPr>
                <w:rFonts w:ascii="Courier New" w:hAnsi="Courier New" w:cs="Courier New"/>
                <w:b/>
                <w:bCs/>
              </w:rPr>
              <w:lastRenderedPageBreak/>
              <w:t>betaFile_selection</w:t>
            </w:r>
          </w:p>
          <w:p w14:paraId="2C41D51D" w14:textId="77777777" w:rsidR="00F62DEE" w:rsidRDefault="00F62DEE" w:rsidP="00350100">
            <w:pPr>
              <w:rPr>
                <w:rFonts w:ascii="Courier New" w:hAnsi="Courier New" w:cs="Courier New"/>
              </w:rPr>
            </w:pPr>
            <w:r>
              <w:rPr>
                <w:rFonts w:ascii="Courier New" w:hAnsi="Courier New" w:cs="Courier New"/>
              </w:rPr>
              <w:t>‘N’</w:t>
            </w:r>
          </w:p>
          <w:p w14:paraId="1D3C913C" w14:textId="046F6BFC" w:rsidR="00F62DEE" w:rsidRPr="00F62DEE" w:rsidRDefault="00F62DEE" w:rsidP="00350100">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50100">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7" w:name="_Toc108193993"/>
            <w:r w:rsidRPr="002048FC">
              <w:t>Phenotypic Plasticity options</w:t>
            </w:r>
            <w:bookmarkEnd w:id="27"/>
          </w:p>
        </w:tc>
      </w:tr>
      <w:tr w:rsidR="002048FC" w:rsidRPr="002048FC" w14:paraId="0801BCC0" w14:textId="77777777" w:rsidTr="00E75E91">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50100">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8" w:name="_Toc103704652"/>
            <w:bookmarkStart w:id="29" w:name="_Toc103704974"/>
            <w:bookmarkStart w:id="30" w:name="_Toc103704653"/>
            <w:bookmarkStart w:id="31" w:name="_Toc40185347"/>
            <w:r>
              <w:rPr>
                <w:rFonts w:ascii="Courier New" w:hAnsi="Courier New" w:cs="Courier New"/>
                <w:bCs/>
                <w:iCs/>
                <w:color w:val="000000" w:themeColor="text1"/>
              </w:rPr>
              <w:t>‘{signal type}_{allele response}_{response reduction}’</w:t>
            </w:r>
            <w:bookmarkEnd w:id="28"/>
            <w:bookmarkEnd w:id="29"/>
            <w:bookmarkEnd w:id="30"/>
            <w:bookmarkEnd w:id="31"/>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50100">
            <w:pPr>
              <w:rPr>
                <w:rFonts w:ascii="Courier New" w:hAnsi="Courier New" w:cs="Courier New"/>
                <w:b/>
                <w:iCs/>
              </w:rPr>
            </w:pPr>
            <w:r w:rsidRPr="00587AE5">
              <w:rPr>
                <w:rFonts w:ascii="Courier New" w:hAnsi="Courier New" w:cs="Courier New"/>
                <w:b/>
                <w:iCs/>
                <w:color w:val="000000" w:themeColor="text1"/>
              </w:rPr>
              <w:lastRenderedPageBreak/>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50100">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50100">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50100">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50100">
            <w:pPr>
              <w:rPr>
                <w:b/>
              </w:rPr>
            </w:pPr>
            <w:bookmarkStart w:id="32" w:name="_Toc103704654"/>
            <w:r w:rsidRPr="002048FC">
              <w:rPr>
                <w:rFonts w:ascii="Courier New" w:hAnsi="Courier New" w:cs="Courier New"/>
                <w:b/>
                <w:iCs/>
              </w:rPr>
              <w:t>startPlasticgene</w:t>
            </w:r>
          </w:p>
          <w:p w14:paraId="76D1ED67" w14:textId="0BC08CF1" w:rsidR="0093016E" w:rsidRPr="002048FC" w:rsidRDefault="00885FFA" w:rsidP="00350100">
            <w:bookmarkStart w:id="33" w:name="_Toc103704655"/>
            <w:bookmarkEnd w:id="32"/>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3"/>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50100">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50100">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2E49BD">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50100">
            <w:pPr>
              <w:rPr>
                <w:b/>
              </w:rPr>
            </w:pPr>
            <w:bookmarkStart w:id="34" w:name="_Toc103704656"/>
            <w:r w:rsidRPr="002048FC">
              <w:rPr>
                <w:rFonts w:ascii="Courier New" w:hAnsi="Courier New" w:cs="Courier New"/>
                <w:b/>
                <w:iCs/>
              </w:rPr>
              <w:t>implementPlasticgene</w:t>
            </w:r>
          </w:p>
          <w:p w14:paraId="4ECDEB1B" w14:textId="24F7D4A4" w:rsidR="0093016E" w:rsidRPr="002048FC" w:rsidRDefault="0093016E" w:rsidP="00350100">
            <w:bookmarkStart w:id="35" w:name="_Toc103704657"/>
            <w:bookmarkEnd w:id="34"/>
            <w:r w:rsidRPr="002048FC">
              <w:rPr>
                <w:rFonts w:ascii="Courier New" w:hAnsi="Courier New" w:cs="Courier New"/>
                <w:bCs/>
                <w:iCs/>
              </w:rPr>
              <w:t>‘Back’, ‘Out’,</w:t>
            </w:r>
            <w:bookmarkEnd w:id="35"/>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50100">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6" w:name="_Toc108193994"/>
            <w:r w:rsidRPr="002048FC">
              <w:t>Infection options</w:t>
            </w:r>
            <w:bookmarkEnd w:id="36"/>
          </w:p>
        </w:tc>
      </w:tr>
      <w:tr w:rsidR="002048FC" w:rsidRPr="002048FC" w14:paraId="5422D0D6" w14:textId="77777777" w:rsidTr="00723D1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50100">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50100">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D336C6">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F12D1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50100">
            <w:pPr>
              <w:rPr>
                <w:rFonts w:ascii="Courier New" w:hAnsi="Courier New" w:cs="Courier New"/>
                <w:b/>
                <w:bCs/>
              </w:rPr>
            </w:pPr>
            <w:r w:rsidRPr="002048FC">
              <w:rPr>
                <w:rFonts w:ascii="Courier New" w:hAnsi="Courier New" w:cs="Courier New"/>
                <w:b/>
                <w:bCs/>
              </w:rPr>
              <w:lastRenderedPageBreak/>
              <w:t>t</w:t>
            </w:r>
            <w:r w:rsidR="0093016E" w:rsidRPr="002048FC">
              <w:rPr>
                <w:rFonts w:ascii="Courier New" w:hAnsi="Courier New" w:cs="Courier New"/>
                <w:b/>
                <w:bCs/>
              </w:rPr>
              <w:t>ransmissionprob</w:t>
            </w:r>
          </w:p>
          <w:p w14:paraId="17CE99B8" w14:textId="3AE80D16" w:rsidR="0093016E" w:rsidRPr="002048FC" w:rsidRDefault="00885FFA"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48779B3E" w14:textId="63E8D4CC" w:rsidR="00504C70" w:rsidRPr="002048FC" w:rsidRDefault="00504C70" w:rsidP="00F351C1">
            <w:pPr>
              <w:pStyle w:val="Heading3"/>
            </w:pPr>
            <w:bookmarkStart w:id="37" w:name="_Toc108193995"/>
            <w:r w:rsidRPr="002048FC">
              <w:t>Growth options (see Section 1.</w:t>
            </w:r>
            <w:r w:rsidR="001669B3">
              <w:t>2</w:t>
            </w:r>
            <w:r w:rsidRPr="002048FC">
              <w:t>.1.6)</w:t>
            </w:r>
            <w:bookmarkEnd w:id="37"/>
          </w:p>
        </w:tc>
      </w:tr>
      <w:tr w:rsidR="002048FC" w:rsidRPr="002048FC" w14:paraId="381151EC" w14:textId="77777777" w:rsidTr="0089688A">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50100">
            <w:pPr>
              <w:rPr>
                <w:rFonts w:ascii="Courier New" w:hAnsi="Courier New" w:cs="Courier New"/>
              </w:rPr>
            </w:pPr>
            <w:r w:rsidRPr="002048FC">
              <w:rPr>
                <w:rFonts w:ascii="Courier New" w:hAnsi="Courier New" w:cs="Courier New"/>
              </w:rPr>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50100">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B00569">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Loo,</w:t>
            </w:r>
          </w:p>
          <w:p w14:paraId="11882402" w14:textId="77777777" w:rsidR="0093016E" w:rsidRPr="002048FC" w:rsidRDefault="0093016E" w:rsidP="00350100">
            <w:pPr>
              <w:rPr>
                <w:rFonts w:ascii="Courier New" w:hAnsi="Courier New" w:cs="Courier New"/>
              </w:rPr>
            </w:pPr>
            <w:r w:rsidRPr="002048FC">
              <w:rPr>
                <w:rFonts w:ascii="Courier New" w:hAnsi="Courier New" w:cs="Courier New"/>
                <w:b/>
                <w:bCs/>
              </w:rPr>
              <w:t>growth_R0</w:t>
            </w:r>
            <w:r w:rsidRPr="002048FC">
              <w:rPr>
                <w:rFonts w:ascii="Courier New" w:hAnsi="Courier New" w:cs="Courier New"/>
              </w:rPr>
              <w:t>**</w:t>
            </w:r>
          </w:p>
          <w:p w14:paraId="4EC36E33" w14:textId="3AB01E53" w:rsidR="0093016E" w:rsidRPr="002048FC" w:rsidRDefault="0093016E" w:rsidP="00350100">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50100">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50100">
            <w:pPr>
              <w:rPr>
                <w:rFonts w:ascii="Courier New" w:hAnsi="Courier New" w:cs="Courier New"/>
              </w:rPr>
            </w:pPr>
          </w:p>
          <w:p w14:paraId="7F38E228" w14:textId="15BBD140"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50100">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50100">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50100">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50100">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7666FD64" w:rsidR="0093016E" w:rsidRPr="002048FC" w:rsidRDefault="0093016E" w:rsidP="00350100">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p>
          <w:p w14:paraId="6A5B85EA" w14:textId="5F7A40A9" w:rsidR="0093016E" w:rsidRPr="002048FC" w:rsidRDefault="0093016E" w:rsidP="00350100">
            <w:pPr>
              <w:rPr>
                <w:rFonts w:ascii="Courier New" w:hAnsi="Courier New" w:cs="Courier New"/>
              </w:rPr>
            </w:pPr>
            <w:r w:rsidRPr="002048FC">
              <w:rPr>
                <w:rFonts w:ascii="Courier New" w:hAnsi="Courier New" w:cs="Courier New"/>
                <w:b/>
                <w:bCs/>
              </w:rPr>
              <w:lastRenderedPageBreak/>
              <w:t>growth_</w:t>
            </w:r>
            <w:r w:rsidR="008F7C6F" w:rsidRPr="002048FC">
              <w:rPr>
                <w:rFonts w:ascii="Courier New" w:hAnsi="Courier New" w:cs="Courier New"/>
                <w:b/>
                <w:bCs/>
              </w:rPr>
              <w:t>temp_</w:t>
            </w:r>
            <w:r w:rsidRPr="002048FC">
              <w:rPr>
                <w:rFonts w:ascii="Courier New" w:hAnsi="Courier New" w:cs="Courier New"/>
                <w:b/>
                <w:bCs/>
              </w:rPr>
              <w:t>CV, growth_</w:t>
            </w:r>
            <w:r w:rsidR="008F7C6F" w:rsidRPr="002048FC">
              <w:rPr>
                <w:rFonts w:ascii="Courier New" w:hAnsi="Courier New" w:cs="Courier New"/>
                <w:b/>
                <w:bCs/>
              </w:rPr>
              <w:t>temp_</w:t>
            </w:r>
            <w:r w:rsidRPr="002048FC">
              <w:rPr>
                <w:rFonts w:ascii="Courier New" w:hAnsi="Courier New" w:cs="Courier New"/>
                <w:b/>
                <w:bCs/>
              </w:rPr>
              <w:t>t0</w:t>
            </w:r>
            <w:r w:rsidRPr="002048FC">
              <w:rPr>
                <w:rFonts w:ascii="Courier New" w:hAnsi="Courier New" w:cs="Courier New"/>
              </w:rPr>
              <w:t>**</w:t>
            </w:r>
          </w:p>
          <w:p w14:paraId="75B1BE66" w14:textId="06FB23CB"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Fit parameters for incremental growth based on temperature. Temperature growth values are specified </w:t>
            </w:r>
            <w:r w:rsidRPr="002048FC">
              <w:rPr>
                <w:rFonts w:ascii="Courier New" w:hAnsi="Courier New" w:cs="Courier New"/>
              </w:rPr>
              <w:lastRenderedPageBreak/>
              <w:t>for two different migration stages (Temperature Out and Temperature Back) in the PatchVars.csv file. See section 1.3.1.6 for equations.</w:t>
            </w:r>
          </w:p>
          <w:p w14:paraId="09D99662" w14:textId="77777777" w:rsidR="0093016E" w:rsidRPr="002048FC" w:rsidRDefault="0093016E" w:rsidP="00350100">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8" w:name="_Toc108193996"/>
            <w:r w:rsidRPr="003F4501">
              <w:rPr>
                <w:rFonts w:ascii="Courier New" w:hAnsi="Courier New" w:cs="Courier New"/>
                <w:b/>
                <w:iCs/>
                <w:color w:val="auto"/>
              </w:rPr>
              <w:t>Patch level controls – PatchVars.csv file</w:t>
            </w:r>
            <w:bookmarkEnd w:id="38"/>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303301BB" w:rsidR="00152738" w:rsidRPr="002048FC" w:rsidRDefault="00AF6080" w:rsidP="0050613A">
            <w:pPr>
              <w:rPr>
                <w:rFonts w:ascii="Courier New" w:hAnsi="Courier New" w:cs="Courier New"/>
                <w:b/>
                <w:bCs/>
              </w:rPr>
            </w:pPr>
            <w:r w:rsidRPr="002048FC">
              <w:rPr>
                <w:rFonts w:ascii="Courier New" w:hAnsi="Courier New" w:cs="Courier New"/>
                <w:b/>
                <w:bCs/>
              </w:rPr>
              <w:t>K, K StDev</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7F6AF01" w:rsidR="00152738" w:rsidRPr="002048FC" w:rsidRDefault="00AF6080" w:rsidP="0050613A">
            <w:pPr>
              <w:rPr>
                <w:rFonts w:ascii="Courier New" w:hAnsi="Courier New" w:cs="Courier New"/>
                <w:b/>
                <w:bCs/>
              </w:rPr>
            </w:pPr>
            <w:r w:rsidRPr="002048FC">
              <w:rPr>
                <w:rFonts w:ascii="Courier New" w:hAnsi="Courier New" w:cs="Courier New"/>
                <w:b/>
                <w:bCs/>
              </w:rPr>
              <w:t>N0</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w:t>
            </w:r>
            <w:r w:rsidRPr="002048FC">
              <w:rPr>
                <w:rFonts w:ascii="Courier New" w:hAnsi="Courier New" w:cs="Courier New"/>
              </w:rPr>
              <w:lastRenderedPageBreak/>
              <w:t xml:space="preserve">PatchVars_IntroducePopulation.csv as an example for how to implement this option. </w:t>
            </w:r>
          </w:p>
        </w:tc>
      </w:tr>
      <w:tr w:rsidR="002048FC" w:rsidRPr="002048FC" w14:paraId="13469F40"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lastRenderedPageBreak/>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 xml:space="preserve">multiple allele frequency files - This is achieved by using a ‘;’ to separate each file (e.g., allelefrequecyA.csv;allelefrequencyB.csv;allelefrequencyC.csv would randomly choose one of these </w:t>
            </w:r>
            <w:r w:rsidRPr="002048FC">
              <w:rPr>
                <w:rFonts w:ascii="Courier New" w:hAnsi="Courier New" w:cs="Courier New"/>
              </w:rPr>
              <w:lastRenderedPageBreak/>
              <w:t>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013AF9A8" w14:textId="21AD7144" w:rsidR="00152738" w:rsidRPr="002048FC" w:rsidRDefault="005F188E" w:rsidP="005F188E">
            <w:pPr>
              <w:rPr>
                <w:rFonts w:ascii="Courier New" w:hAnsi="Courier New" w:cs="Courier New"/>
              </w:rPr>
            </w:pPr>
            <w:r w:rsidRPr="002048FC">
              <w:rPr>
                <w:rFonts w:ascii="Courier New" w:hAnsi="Courier New" w:cs="Courier New"/>
              </w:rPr>
              <w:t xml:space="preserve">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 </w:t>
            </w:r>
          </w:p>
        </w:tc>
      </w:tr>
      <w:tr w:rsidR="002048FC" w:rsidRPr="002048FC" w14:paraId="0F12435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1683A4F0" w:rsidR="00152738" w:rsidRPr="002048FC" w:rsidRDefault="00AF6080" w:rsidP="0050613A">
            <w:pPr>
              <w:rPr>
                <w:rFonts w:ascii="Courier New" w:hAnsi="Courier New" w:cs="Courier New"/>
                <w:b/>
                <w:bCs/>
              </w:rPr>
            </w:pPr>
            <w:r w:rsidRPr="002048FC">
              <w:rPr>
                <w:rFonts w:ascii="Courier New" w:hAnsi="Courier New" w:cs="Courier New"/>
                <w:b/>
                <w:bCs/>
              </w:rPr>
              <w:t>Mortality Out %, StDev</w:t>
            </w:r>
          </w:p>
          <w:p w14:paraId="4B5D6ABA" w14:textId="77777777" w:rsidR="00AF6080" w:rsidRPr="002048FC" w:rsidRDefault="00AF6080" w:rsidP="0050613A">
            <w:pPr>
              <w:rPr>
                <w:rFonts w:ascii="Courier New" w:hAnsi="Courier New" w:cs="Courier New"/>
                <w:b/>
                <w:bCs/>
              </w:rPr>
            </w:pPr>
            <w:r w:rsidRPr="002048FC">
              <w:rPr>
                <w:rFonts w:ascii="Courier New" w:hAnsi="Courier New" w:cs="Courier New"/>
                <w:b/>
                <w:bCs/>
              </w:rPr>
              <w:t>Mortality Back %, StDev</w:t>
            </w:r>
          </w:p>
          <w:p w14:paraId="750C2043" w14:textId="77777777" w:rsidR="00422E7A" w:rsidRPr="002048FC" w:rsidRDefault="00AF6080" w:rsidP="0050613A">
            <w:pPr>
              <w:rPr>
                <w:rFonts w:ascii="Courier New" w:hAnsi="Courier New" w:cs="Courier New"/>
                <w:b/>
                <w:bCs/>
              </w:rPr>
            </w:pPr>
            <w:r w:rsidRPr="002048FC">
              <w:rPr>
                <w:rFonts w:ascii="Courier New" w:hAnsi="Courier New" w:cs="Courier New"/>
                <w:b/>
                <w:bCs/>
              </w:rPr>
              <w:t>Mortality Eggs, StDev</w:t>
            </w:r>
          </w:p>
          <w:p w14:paraId="277ABCE6" w14:textId="77777777" w:rsidR="00422E7A" w:rsidRPr="002048FC" w:rsidRDefault="00422E7A" w:rsidP="0050613A">
            <w:pPr>
              <w:rPr>
                <w:rFonts w:ascii="Courier New" w:hAnsi="Courier New" w:cs="Courier New"/>
              </w:rPr>
            </w:pPr>
            <w:r w:rsidRPr="002048FC">
              <w:rPr>
                <w:rFonts w:ascii="Courier New" w:hAnsi="Courier New" w:cs="Courier New"/>
              </w:rPr>
              <w:t>[0-100]</w:t>
            </w:r>
          </w:p>
          <w:p w14:paraId="4366CCB8" w14:textId="77777777" w:rsidR="00422E7A" w:rsidRPr="002048FC" w:rsidRDefault="00422E7A" w:rsidP="0050613A">
            <w:pPr>
              <w:rPr>
                <w:rFonts w:ascii="Courier New" w:hAnsi="Courier New" w:cs="Courier New"/>
              </w:rPr>
            </w:pPr>
            <w:r w:rsidRPr="002048FC">
              <w:rPr>
                <w:rFonts w:ascii="Courier New" w:hAnsi="Courier New" w:cs="Courier New"/>
              </w:rPr>
              <w:t>‘N’</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0957C00B"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00] - mortality percentage [0-100] applied to each patch in the rearing/overwintering/foraging (out), spawning (back) stage, or egg/litter stage (eggs).</w:t>
            </w:r>
          </w:p>
          <w:p w14:paraId="721BBFA8" w14:textId="74F92493" w:rsidR="005F188E" w:rsidRPr="002048FC" w:rsidRDefault="005F188E" w:rsidP="005F188E">
            <w:pPr>
              <w:pStyle w:val="ListParagraph"/>
              <w:numPr>
                <w:ilvl w:val="0"/>
                <w:numId w:val="47"/>
              </w:numPr>
              <w:rPr>
                <w:rFonts w:ascii="Courier New" w:hAnsi="Courier New" w:cs="Courier New"/>
              </w:rPr>
            </w:pPr>
            <w:r w:rsidRPr="002048FC">
              <w:rPr>
                <w:rFonts w:ascii="Courier New" w:hAnsi="Courier New" w:cs="Courier New"/>
              </w:rPr>
              <w:t xml:space="preserve">‘N’ </w:t>
            </w:r>
            <w:r w:rsidR="00E94A49" w:rsidRPr="002048FC">
              <w:rPr>
                <w:rFonts w:ascii="Courier New" w:hAnsi="Courier New" w:cs="Courier New"/>
              </w:rPr>
              <w:t xml:space="preserve">- </w:t>
            </w:r>
            <w:r w:rsidRPr="002048FC">
              <w:rPr>
                <w:rFonts w:ascii="Courier New" w:hAnsi="Courier New" w:cs="Courier New"/>
              </w:rPr>
              <w:t xml:space="preserve">this field is not considered. Note this is compounded with age and size level mortalities with given </w:t>
            </w:r>
            <w:r w:rsidRPr="001859EF">
              <w:rPr>
                <w:rFonts w:ascii="Courier New" w:hAnsi="Courier New" w:cs="Courier New"/>
                <w:b/>
                <w:bCs/>
              </w:rPr>
              <w:t>constMortans</w:t>
            </w:r>
            <w:r w:rsidRPr="002048FC">
              <w:rPr>
                <w:rFonts w:ascii="Courier New" w:hAnsi="Courier New" w:cs="Courier New"/>
              </w:rPr>
              <w:t>.</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09869D9F"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00]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432D311C"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388AF5E" w:rsidR="00152738" w:rsidRPr="002048FC" w:rsidRDefault="00AF6080" w:rsidP="0050613A">
            <w:pPr>
              <w:rPr>
                <w:rFonts w:ascii="Courier New" w:hAnsi="Courier New" w:cs="Courier New"/>
                <w:b/>
                <w:bCs/>
              </w:rPr>
            </w:pPr>
            <w:r w:rsidRPr="002048FC">
              <w:rPr>
                <w:rFonts w:ascii="Courier New" w:hAnsi="Courier New" w:cs="Courier New"/>
                <w:b/>
                <w:bCs/>
              </w:rPr>
              <w:t>Straying</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77777777" w:rsidR="00152738" w:rsidRPr="002048FC" w:rsidRDefault="00AF6080" w:rsidP="0050613A">
            <w:pPr>
              <w:rPr>
                <w:rFonts w:ascii="Courier New" w:hAnsi="Courier New" w:cs="Courier New"/>
                <w:b/>
                <w:bCs/>
              </w:rPr>
            </w:pPr>
            <w:r w:rsidRPr="002048FC">
              <w:rPr>
                <w:rFonts w:ascii="Courier New" w:hAnsi="Courier New" w:cs="Courier New"/>
                <w:b/>
                <w:bCs/>
              </w:rPr>
              <w:t>GrowthTemperatureOut, StDev</w:t>
            </w:r>
          </w:p>
          <w:p w14:paraId="611FC4D5" w14:textId="03DCA548" w:rsidR="00AF6080" w:rsidRPr="002048FC" w:rsidRDefault="00AF6080" w:rsidP="0050613A">
            <w:pPr>
              <w:rPr>
                <w:rFonts w:ascii="Courier New" w:hAnsi="Courier New" w:cs="Courier New"/>
                <w:b/>
                <w:bCs/>
              </w:rPr>
            </w:pPr>
            <w:r w:rsidRPr="002048FC">
              <w:rPr>
                <w:rFonts w:ascii="Courier New" w:hAnsi="Courier New" w:cs="Courier New"/>
                <w:b/>
                <w:bCs/>
              </w:rPr>
              <w:t>GrowthTemperatureBack, StDev</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77777777" w:rsidR="00152738" w:rsidRPr="002048FC" w:rsidRDefault="00AF6080" w:rsidP="0050613A">
            <w:pPr>
              <w:rPr>
                <w:rFonts w:ascii="Courier New" w:hAnsi="Courier New" w:cs="Courier New"/>
                <w:b/>
                <w:bCs/>
              </w:rPr>
            </w:pPr>
            <w:r w:rsidRPr="002048FC">
              <w:rPr>
                <w:rFonts w:ascii="Courier New" w:hAnsi="Courier New" w:cs="Courier New"/>
                <w:b/>
                <w:bCs/>
              </w:rPr>
              <w:t>GrowDaysOut, StDev</w:t>
            </w:r>
          </w:p>
          <w:p w14:paraId="2156BBD3" w14:textId="478D38E9" w:rsidR="00AF6080" w:rsidRPr="002048FC" w:rsidRDefault="00AF6080" w:rsidP="0050613A">
            <w:pPr>
              <w:rPr>
                <w:rFonts w:ascii="Courier New" w:hAnsi="Courier New" w:cs="Courier New"/>
                <w:b/>
                <w:bCs/>
              </w:rPr>
            </w:pPr>
            <w:r w:rsidRPr="002048FC">
              <w:rPr>
                <w:rFonts w:ascii="Courier New" w:hAnsi="Courier New" w:cs="Courier New"/>
                <w:b/>
                <w:bCs/>
              </w:rPr>
              <w:t>GrowDaysBack, StDev</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532AAF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 Back</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783EB380" w14:textId="6B1CD779" w:rsidR="00152738"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tc>
      </w:tr>
      <w:tr w:rsidR="00152738" w:rsidRPr="002048FC" w14:paraId="1601DEC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77777777" w:rsidR="00152738" w:rsidRPr="002048FC" w:rsidRDefault="00AF6080" w:rsidP="0050613A">
            <w:pPr>
              <w:rPr>
                <w:rFonts w:ascii="Courier New" w:hAnsi="Courier New" w:cs="Courier New"/>
                <w:b/>
                <w:bCs/>
              </w:rPr>
            </w:pPr>
            <w:r w:rsidRPr="002048FC">
              <w:rPr>
                <w:rFonts w:ascii="Courier New" w:hAnsi="Courier New" w:cs="Courier New"/>
                <w:b/>
                <w:bCs/>
              </w:rPr>
              <w:t>Fitness_AA</w:t>
            </w:r>
          </w:p>
          <w:p w14:paraId="019A59FC" w14:textId="77777777" w:rsidR="00AF6080" w:rsidRPr="002048FC" w:rsidRDefault="00AF6080" w:rsidP="0050613A">
            <w:pPr>
              <w:rPr>
                <w:rFonts w:ascii="Courier New" w:hAnsi="Courier New" w:cs="Courier New"/>
                <w:b/>
                <w:bCs/>
              </w:rPr>
            </w:pPr>
            <w:r w:rsidRPr="002048FC">
              <w:rPr>
                <w:rFonts w:ascii="Courier New" w:hAnsi="Courier New" w:cs="Courier New"/>
                <w:b/>
                <w:bCs/>
              </w:rPr>
              <w:t>Fitness_Aa</w:t>
            </w:r>
          </w:p>
          <w:p w14:paraId="3CEE4591" w14:textId="2011D23F" w:rsidR="00AF6080" w:rsidRPr="002048FC" w:rsidRDefault="00AF6080" w:rsidP="0050613A">
            <w:pPr>
              <w:rPr>
                <w:rFonts w:ascii="Courier New" w:hAnsi="Courier New" w:cs="Courier New"/>
                <w:b/>
                <w:bCs/>
              </w:rPr>
            </w:pPr>
            <w:r w:rsidRPr="002048FC">
              <w:rPr>
                <w:rFonts w:ascii="Courier New" w:hAnsi="Courier New" w:cs="Courier New"/>
                <w:b/>
                <w:bCs/>
              </w:rPr>
              <w:t>Fitness_BB, etc.</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w:t>
            </w:r>
            <w:r w:rsidRPr="002048FC">
              <w:rPr>
                <w:rFonts w:ascii="Courier New" w:hAnsi="Courier New" w:cs="Courier New"/>
              </w:rPr>
              <w:lastRenderedPageBreak/>
              <w:t xml:space="preserve">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39" w:name="_Toc108193997"/>
            <w:r w:rsidRPr="002048FC">
              <w:rPr>
                <w:rFonts w:ascii="Courier New" w:hAnsi="Courier New" w:cs="Courier New"/>
                <w:b/>
                <w:i/>
                <w:color w:val="auto"/>
              </w:rPr>
              <w:t>Class level controls – ClassVars.csv file</w:t>
            </w:r>
            <w:bookmarkEnd w:id="39"/>
          </w:p>
        </w:tc>
      </w:tr>
      <w:tr w:rsidR="002048FC" w:rsidRPr="002048FC" w14:paraId="04F895BA" w14:textId="77777777" w:rsidTr="00193A9A">
        <w:trPr>
          <w:jc w:val="center"/>
        </w:trPr>
        <w:tc>
          <w:tcPr>
            <w:tcW w:w="10890" w:type="dxa"/>
            <w:gridSpan w:val="2"/>
            <w:tcBorders>
              <w:bottom w:val="single" w:sz="36" w:space="0" w:color="000000"/>
            </w:tcBorders>
          </w:tcPr>
          <w:p w14:paraId="1B96D867" w14:textId="7C33699E" w:rsidR="00145F30" w:rsidRPr="002048FC"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and linked to the gene frequency file, thus, distinguishing ‘species’ using HIndex. Most all of the parameters can have different values for each sex as well and specified </w:t>
            </w:r>
            <w:r w:rsidRPr="002048FC">
              <w:rPr>
                <w:rFonts w:ascii="Courier New" w:hAnsi="Courier New" w:cs="Courier New"/>
                <w:i/>
              </w:rPr>
              <w:lastRenderedPageBreak/>
              <w:t xml:space="preserve">with a colon in the order XX~XY~YY. If only one value is given, then that value will be used for all sexes.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7C9FBC78"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3 values are specified here: e.g., 50~50~0, for females~males~trojan males. The values must equal 100 and separated with a </w:t>
            </w:r>
            <w:r w:rsidRPr="002048FC">
              <w:rPr>
                <w:rFonts w:ascii="Courier New" w:hAnsi="Courier New" w:cs="Courier New"/>
              </w:rPr>
              <w:t>tilda</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39FB842C"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percentages [0-100]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7D38FBFF"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00] – Probability of mortality</w:t>
            </w:r>
          </w:p>
          <w:p w14:paraId="6342973D" w14:textId="49A5F07C"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N’</w:t>
            </w:r>
            <w:r w:rsidR="00AE2024" w:rsidRPr="002048FC">
              <w:rPr>
                <w:rFonts w:ascii="Courier New" w:hAnsi="Courier New" w:cs="Courier New"/>
              </w:rPr>
              <w:t xml:space="preserve"> - </w:t>
            </w:r>
            <w:r w:rsidRPr="00193A9A">
              <w:rPr>
                <w:rFonts w:ascii="Courier New" w:hAnsi="Courier New" w:cs="Courier New"/>
              </w:rPr>
              <w:t>ignore</w:t>
            </w:r>
            <w:r w:rsidR="00AE2024" w:rsidRPr="002048FC">
              <w:rPr>
                <w:rFonts w:ascii="Courier New" w:hAnsi="Courier New" w:cs="Courier New"/>
              </w:rPr>
              <w:t xml:space="preserve"> this mortality</w:t>
            </w:r>
            <w:r w:rsidRPr="00193A9A">
              <w:rPr>
                <w:rFonts w:ascii="Courier New" w:hAnsi="Courier New" w:cs="Courier New"/>
              </w:rPr>
              <w:t xml:space="preserve">. </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7A95C31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00] and standard deviation applied in overwintering/ rearing/foraging patches (out) after DoEmigration() module and in natal patches (back) after DoImmigration() module. </w:t>
            </w:r>
          </w:p>
          <w:p w14:paraId="5D85D140"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lastRenderedPageBreak/>
              <w:t>[0-100] – Probability of mortality</w:t>
            </w:r>
          </w:p>
          <w:p w14:paraId="71B97C95"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 xml:space="preserve">‘N’ - ignore this mortality. </w:t>
            </w:r>
          </w:p>
          <w:p w14:paraId="6A7A0009" w14:textId="77777777" w:rsidR="00AE2024" w:rsidRPr="002048FC" w:rsidRDefault="00AE2024" w:rsidP="00D01786">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F629EF" w:rsidRPr="002048FC" w:rsidRDefault="00E74B96" w:rsidP="00145F30">
            <w:pPr>
              <w:rPr>
                <w:rFonts w:ascii="Courier New" w:hAnsi="Courier New" w:cs="Courier New"/>
              </w:rPr>
            </w:pPr>
            <w:r w:rsidRPr="002048FC">
              <w:rPr>
                <w:rFonts w:ascii="Courier New" w:hAnsi="Courier New" w:cs="Courier New"/>
              </w:rPr>
              <w:t>Probability [0-1] of a</w:t>
            </w:r>
            <w:r w:rsidR="007F5224">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254BE525" w:rsidR="0050613A" w:rsidRPr="002048FC" w:rsidRDefault="0050613A" w:rsidP="00193A9A">
            <w:pPr>
              <w:pStyle w:val="ListParagraph"/>
              <w:numPr>
                <w:ilvl w:val="0"/>
                <w:numId w:val="35"/>
              </w:numPr>
              <w:rPr>
                <w:rFonts w:ascii="Courier New" w:hAnsi="Courier New" w:cs="Courier New"/>
              </w:rPr>
            </w:pP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0" w:name="_Toc108193998"/>
      <w:r w:rsidRPr="002048FC">
        <w:rPr>
          <w:rFonts w:ascii="Courier New" w:hAnsi="Courier New" w:cs="Courier New"/>
          <w:b/>
          <w:color w:val="auto"/>
        </w:rPr>
        <w:lastRenderedPageBreak/>
        <w:t>Output</w:t>
      </w:r>
      <w:bookmarkEnd w:id="40"/>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1" w:name="_Toc108193999"/>
      <w:r w:rsidRPr="002048FC">
        <w:rPr>
          <w:rFonts w:ascii="Courier New" w:hAnsi="Courier New" w:cs="Courier New"/>
          <w:b/>
          <w:color w:val="auto"/>
        </w:rPr>
        <w:t>Individual files</w:t>
      </w:r>
      <w:bookmarkEnd w:id="41"/>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2" w:name="_Toc108194000"/>
      <w:r w:rsidRPr="002048FC">
        <w:rPr>
          <w:rFonts w:cs="Courier New"/>
        </w:rPr>
        <w:t>i</w:t>
      </w:r>
      <w:r w:rsidR="00ED2993" w:rsidRPr="002048FC">
        <w:rPr>
          <w:rFonts w:cs="Courier New"/>
        </w:rPr>
        <w:t>nd.csv or indSample.csv</w:t>
      </w:r>
      <w:bookmarkEnd w:id="42"/>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C5B8604"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3" w:name="_Toc108194001"/>
      <w:r w:rsidRPr="002048FC">
        <w:rPr>
          <w:rFonts w:cs="Courier New"/>
        </w:rPr>
        <w:lastRenderedPageBreak/>
        <w:t>Genetics format option</w:t>
      </w:r>
      <w:bookmarkEnd w:id="43"/>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4" w:name="_Toc108194002"/>
      <w:r w:rsidRPr="002048FC">
        <w:rPr>
          <w:rFonts w:ascii="Courier New" w:hAnsi="Courier New" w:cs="Courier New"/>
          <w:b/>
          <w:color w:val="auto"/>
        </w:rPr>
        <w:t>Summary measures</w:t>
      </w:r>
      <w:bookmarkEnd w:id="44"/>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5" w:name="_Toc108194003"/>
      <w:r w:rsidRPr="002048FC">
        <w:rPr>
          <w:rFonts w:cs="Courier New"/>
        </w:rPr>
        <w:t>Time versus class</w:t>
      </w:r>
      <w:bookmarkEnd w:id="45"/>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6" w:name="_Toc108194004"/>
      <w:r w:rsidRPr="002048FC">
        <w:rPr>
          <w:rFonts w:cs="Courier New"/>
        </w:rPr>
        <w:t>Class by given time</w:t>
      </w:r>
      <w:bookmarkEnd w:id="46"/>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7" w:name="_Toc108194005"/>
      <w:r w:rsidRPr="002048FC">
        <w:rPr>
          <w:rFonts w:cs="Courier New"/>
        </w:rPr>
        <w:t>Time versus patch</w:t>
      </w:r>
      <w:bookmarkEnd w:id="47"/>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6914842F" w14:textId="33E68441" w:rsidR="00D64A09" w:rsidRPr="002048FC"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r w:rsidR="00D64A09" w:rsidRPr="002048FC">
        <w:rPr>
          <w:rFonts w:ascii="Courier New" w:hAnsi="Courier New" w:cs="Courier New"/>
          <w:b/>
          <w:bCs/>
        </w:rPr>
        <w:t>N_</w:t>
      </w:r>
      <w:r w:rsidR="009B2961" w:rsidRPr="002048FC">
        <w:rPr>
          <w:rFonts w:ascii="Courier New" w:hAnsi="Courier New" w:cs="Courier New"/>
          <w:b/>
          <w:bCs/>
        </w:rPr>
        <w:t>Mature</w:t>
      </w:r>
      <w:r w:rsidR="00D64A09" w:rsidRPr="002048FC">
        <w:rPr>
          <w:rFonts w:ascii="Courier New" w:hAnsi="Courier New" w:cs="Courier New"/>
          <w:b/>
          <w:bCs/>
        </w:rPr>
        <w:t>Females</w:t>
      </w:r>
      <w:r w:rsidR="00D64A09" w:rsidRPr="002048FC">
        <w:rPr>
          <w:rFonts w:ascii="Courier New" w:hAnsi="Courier New" w:cs="Courier New"/>
        </w:rPr>
        <w:t xml:space="preserve"> – The total number of breeding class (size or age) females</w:t>
      </w:r>
      <w:r w:rsidRPr="002048FC">
        <w:rPr>
          <w:rFonts w:ascii="Courier New" w:hAnsi="Courier New" w:cs="Courier New"/>
        </w:rPr>
        <w:t xml:space="preserve"> (‘XX’)</w:t>
      </w:r>
      <w:r w:rsidR="00D64A09"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Pr="002048FC"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0D03B7A"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Pr="002048FC">
        <w:rPr>
          <w:rFonts w:ascii="Courier New" w:hAnsi="Courier New" w:cs="Courier New"/>
        </w:rPr>
        <w:t xml:space="preserve"> (can be less than the number of mature females when egg frequency is less than 1</w:t>
      </w:r>
      <w:r w:rsidR="001E68C7" w:rsidRPr="002048FC">
        <w:rPr>
          <w:rFonts w:ascii="Courier New" w:hAnsi="Courier New" w:cs="Courier New"/>
        </w:rPr>
        <w:t xml:space="preserve"> or some females cannot find mates</w:t>
      </w:r>
      <w:r w:rsidRPr="002048FC">
        <w:rPr>
          <w:rFonts w:ascii="Courier New" w:hAnsi="Courier New" w:cs="Courier New"/>
        </w:rPr>
        <w:t>)</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084E6D40" w:rsidR="00F077D4" w:rsidRPr="002048FC"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lastRenderedPageBreak/>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3A254840" w:rsidR="002C7AA5" w:rsidRPr="002048FC" w:rsidRDefault="002C7AA5" w:rsidP="005E7BEC">
      <w:pPr>
        <w:pStyle w:val="ListParagraph"/>
        <w:rPr>
          <w:rFonts w:ascii="Courier New" w:hAnsi="Courier New" w:cs="Courier New"/>
        </w:rPr>
      </w:pPr>
      <w:r w:rsidRPr="002048FC">
        <w:rPr>
          <w:rFonts w:ascii="Courier New" w:hAnsi="Courier New" w:cs="Courier New"/>
        </w:rPr>
        <w:lastRenderedPageBreak/>
        <w:t>***Note: The following movement distances are all split between females and males.</w:t>
      </w:r>
      <w:r w:rsidR="007B293D" w:rsidRPr="002048FC">
        <w:rPr>
          <w:rFonts w:ascii="Courier New" w:hAnsi="Courier New" w:cs="Courier New"/>
        </w:rPr>
        <w:t xml:space="preserve"> Cost distances are reported except for options ‘4’, ‘6’, and ‘9’ which return probabilities.</w:t>
      </w:r>
      <w:r w:rsidRPr="002048FC">
        <w:rPr>
          <w:rFonts w:ascii="Courier New" w:hAnsi="Courier New" w:cs="Courier New"/>
        </w:rPr>
        <w:t>***</w:t>
      </w:r>
    </w:p>
    <w:p w14:paraId="22DB06B0" w14:textId="3CF105D1"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lastRenderedPageBreak/>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8" w:name="_Toc108194006"/>
      <w:r w:rsidRPr="002048FC">
        <w:rPr>
          <w:rFonts w:cs="Courier New"/>
        </w:rPr>
        <w:t>Patch by given time</w:t>
      </w:r>
      <w:bookmarkEnd w:id="48"/>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49" w:name="_Toc108194007"/>
      <w:r w:rsidRPr="002048FC">
        <w:rPr>
          <w:rFonts w:ascii="Courier New" w:hAnsi="Courier New" w:cs="Courier New"/>
          <w:b/>
          <w:color w:val="auto"/>
        </w:rPr>
        <w:t>Special Cases</w:t>
      </w:r>
      <w:bookmarkEnd w:id="49"/>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0" w:name="_Toc108194008"/>
      <w:r w:rsidRPr="002048FC">
        <w:rPr>
          <w:rFonts w:ascii="Courier New" w:hAnsi="Courier New" w:cs="Courier New"/>
          <w:b/>
          <w:color w:val="auto"/>
        </w:rPr>
        <w:t>Non-overlapping generations</w:t>
      </w:r>
      <w:bookmarkEnd w:id="50"/>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1" w:name="_Toc108194009"/>
      <w:r w:rsidRPr="002048FC">
        <w:rPr>
          <w:rFonts w:ascii="Courier New" w:hAnsi="Courier New" w:cs="Courier New"/>
          <w:b/>
          <w:color w:val="auto"/>
        </w:rPr>
        <w:t>Wright-Fisher assumptions</w:t>
      </w:r>
      <w:bookmarkEnd w:id="51"/>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791DFC53"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5]</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0CF9E44F"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6]</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lastRenderedPageBreak/>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1"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4DD3340C"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50502">
        <w:rPr>
          <w:rFonts w:ascii="Courier New" w:hAnsi="Courier New" w:cs="Courier New"/>
        </w:rPr>
        <w:t>5]</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2" w:name="_Toc108194010"/>
      <w:r w:rsidRPr="002048FC">
        <w:rPr>
          <w:rFonts w:ascii="Courier New" w:hAnsi="Courier New" w:cs="Courier New"/>
          <w:b/>
          <w:color w:val="auto"/>
        </w:rPr>
        <w:t>Deterministic and stochastic variability</w:t>
      </w:r>
      <w:bookmarkEnd w:id="52"/>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Controlling for deterministic versus stochastic variability can be accomplished for most parameters. Here, we show how each parameter can be used for deterministic events with case examples (i.e., 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  Random normal </w:t>
            </w:r>
            <w:r w:rsidRPr="002048FC">
              <w:rPr>
                <w:rFonts w:ascii="Courier New" w:hAnsi="Courier New" w:cs="Courier New"/>
                <w:sz w:val="20"/>
                <w:szCs w:val="20"/>
              </w:rPr>
              <w:lastRenderedPageBreak/>
              <w:t>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w:t>
            </w:r>
            <w:r w:rsidRPr="002048FC">
              <w:rPr>
                <w:rFonts w:ascii="Courier New" w:hAnsi="Courier New" w:cs="Courier New"/>
                <w:sz w:val="20"/>
                <w:szCs w:val="20"/>
              </w:rPr>
              <w:lastRenderedPageBreak/>
              <w:t>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lastRenderedPageBreak/>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3" w:name="_Toc108194011"/>
      <w:r w:rsidRPr="002048FC">
        <w:rPr>
          <w:rFonts w:cs="Courier New"/>
          <w:bCs/>
        </w:rPr>
        <w:t>Deterministic example runs</w:t>
      </w:r>
      <w:bookmarkEnd w:id="53"/>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w:t>
      </w:r>
      <w:r w:rsidR="00AE3208" w:rsidRPr="002048FC">
        <w:rPr>
          <w:rFonts w:ascii="Courier New" w:hAnsi="Courier New" w:cs="Courier New"/>
        </w:rPr>
        <w:lastRenderedPageBreak/>
        <w:t>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6FE8A5DB" w:rsidR="00B2229B" w:rsidRPr="002048FC" w:rsidRDefault="006C2389" w:rsidP="00187D83">
      <w:pPr>
        <w:jc w:val="center"/>
        <w:rPr>
          <w:rFonts w:ascii="Courier New" w:hAnsi="Courier New" w:cs="Courier New"/>
        </w:rPr>
      </w:pPr>
      <w:r w:rsidRPr="002048FC">
        <w:rPr>
          <w:rFonts w:ascii="Courier New" w:hAnsi="Courier New" w:cs="Courier New"/>
          <w:noProof/>
        </w:rPr>
        <w:lastRenderedPageBreak/>
        <mc:AlternateContent>
          <mc:Choice Requires="wps">
            <w:drawing>
              <wp:anchor distT="45720" distB="45720" distL="114300" distR="114300" simplePos="0" relativeHeight="251659264" behindDoc="0" locked="0" layoutInCell="1" allowOverlap="1" wp14:anchorId="6BBCC94F" wp14:editId="590022E8">
                <wp:simplePos x="0" y="0"/>
                <wp:positionH relativeFrom="column">
                  <wp:posOffset>253365</wp:posOffset>
                </wp:positionH>
                <wp:positionV relativeFrom="page">
                  <wp:posOffset>2552700</wp:posOffset>
                </wp:positionV>
                <wp:extent cx="1061085" cy="3587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CC94F" 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5"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4" w:name="_Toc108194012"/>
      <w:r w:rsidRPr="002048FC">
        <w:rPr>
          <w:rFonts w:ascii="Courier New" w:hAnsi="Courier New" w:cs="Courier New"/>
          <w:b/>
          <w:color w:val="auto"/>
        </w:rPr>
        <w:t>Terrestrial Example</w:t>
      </w:r>
      <w:bookmarkEnd w:id="54"/>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28">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FA73E02">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5" w:name="_Toc108194013"/>
      <w:r w:rsidRPr="002048FC">
        <w:rPr>
          <w:rFonts w:ascii="Courier New" w:hAnsi="Courier New" w:cs="Courier New"/>
          <w:b/>
          <w:color w:val="auto"/>
        </w:rPr>
        <w:t>General Issues</w:t>
      </w:r>
      <w:bookmarkEnd w:id="55"/>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6"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6"/>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7" w:name="_Toc108194015"/>
      <w:r w:rsidRPr="002048FC">
        <w:rPr>
          <w:rFonts w:ascii="Courier New" w:hAnsi="Courier New" w:cs="Courier New"/>
          <w:b/>
          <w:color w:val="auto"/>
        </w:rPr>
        <w:t>Debugging and troubleshooting</w:t>
      </w:r>
      <w:bookmarkEnd w:id="57"/>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8"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8"/>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59" w:name="_Toc108194017"/>
      <w:r w:rsidRPr="002048FC">
        <w:rPr>
          <w:rFonts w:ascii="Courier New" w:hAnsi="Courier New" w:cs="Courier New"/>
          <w:b/>
          <w:color w:val="auto"/>
        </w:rPr>
        <w:lastRenderedPageBreak/>
        <w:t>Disclaimer</w:t>
      </w:r>
      <w:bookmarkEnd w:id="59"/>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0" w:name="_Toc108194018"/>
      <w:r w:rsidRPr="002048FC">
        <w:rPr>
          <w:rFonts w:ascii="Courier New" w:hAnsi="Courier New" w:cs="Courier New"/>
          <w:b/>
          <w:color w:val="auto"/>
        </w:rPr>
        <w:t>References</w:t>
      </w:r>
      <w:bookmarkEnd w:id="60"/>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1" w:name="_Toc108194019"/>
      <w:r w:rsidRPr="002048FC">
        <w:rPr>
          <w:rFonts w:ascii="Courier New" w:hAnsi="Courier New" w:cs="Courier New"/>
          <w:b/>
          <w:color w:val="auto"/>
        </w:rPr>
        <w:t>Acknowledgements</w:t>
      </w:r>
      <w:bookmarkEnd w:id="61"/>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4C961" w14:textId="77777777" w:rsidR="00606CEA" w:rsidRDefault="00606CEA" w:rsidP="002A5204">
      <w:pPr>
        <w:spacing w:after="0" w:line="240" w:lineRule="auto"/>
      </w:pPr>
      <w:r>
        <w:separator/>
      </w:r>
    </w:p>
  </w:endnote>
  <w:endnote w:type="continuationSeparator" w:id="0">
    <w:p w14:paraId="1D1AB0BC" w14:textId="77777777" w:rsidR="00606CEA" w:rsidRDefault="00606CEA"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30AF7" w14:textId="77777777" w:rsidR="00606CEA" w:rsidRDefault="00606CEA" w:rsidP="002A5204">
      <w:pPr>
        <w:spacing w:after="0" w:line="240" w:lineRule="auto"/>
      </w:pPr>
      <w:r>
        <w:separator/>
      </w:r>
    </w:p>
  </w:footnote>
  <w:footnote w:type="continuationSeparator" w:id="0">
    <w:p w14:paraId="57B67E94" w14:textId="77777777" w:rsidR="00606CEA" w:rsidRDefault="00606CEA"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4"/>
  </w:num>
  <w:num w:numId="2" w16cid:durableId="1842502225">
    <w:abstractNumId w:val="38"/>
  </w:num>
  <w:num w:numId="3" w16cid:durableId="1342274520">
    <w:abstractNumId w:val="45"/>
  </w:num>
  <w:num w:numId="4" w16cid:durableId="1590654282">
    <w:abstractNumId w:val="26"/>
  </w:num>
  <w:num w:numId="5" w16cid:durableId="1154689184">
    <w:abstractNumId w:val="54"/>
  </w:num>
  <w:num w:numId="6" w16cid:durableId="1906597724">
    <w:abstractNumId w:val="0"/>
  </w:num>
  <w:num w:numId="7" w16cid:durableId="1094011192">
    <w:abstractNumId w:val="39"/>
  </w:num>
  <w:num w:numId="8" w16cid:durableId="1145587909">
    <w:abstractNumId w:val="47"/>
  </w:num>
  <w:num w:numId="9" w16cid:durableId="2089645129">
    <w:abstractNumId w:val="23"/>
  </w:num>
  <w:num w:numId="10" w16cid:durableId="368070085">
    <w:abstractNumId w:val="7"/>
  </w:num>
  <w:num w:numId="11" w16cid:durableId="578247945">
    <w:abstractNumId w:val="5"/>
  </w:num>
  <w:num w:numId="12" w16cid:durableId="298339278">
    <w:abstractNumId w:val="18"/>
  </w:num>
  <w:num w:numId="13" w16cid:durableId="1665013486">
    <w:abstractNumId w:val="3"/>
  </w:num>
  <w:num w:numId="14" w16cid:durableId="393817468">
    <w:abstractNumId w:val="33"/>
  </w:num>
  <w:num w:numId="15" w16cid:durableId="1458988866">
    <w:abstractNumId w:val="24"/>
  </w:num>
  <w:num w:numId="16" w16cid:durableId="400567695">
    <w:abstractNumId w:val="4"/>
  </w:num>
  <w:num w:numId="17" w16cid:durableId="1291864905">
    <w:abstractNumId w:val="50"/>
  </w:num>
  <w:num w:numId="18" w16cid:durableId="730924270">
    <w:abstractNumId w:val="34"/>
  </w:num>
  <w:num w:numId="19" w16cid:durableId="1220435590">
    <w:abstractNumId w:val="15"/>
  </w:num>
  <w:num w:numId="20" w16cid:durableId="533621799">
    <w:abstractNumId w:val="13"/>
  </w:num>
  <w:num w:numId="21" w16cid:durableId="1579680292">
    <w:abstractNumId w:val="11"/>
  </w:num>
  <w:num w:numId="22" w16cid:durableId="562908888">
    <w:abstractNumId w:val="55"/>
  </w:num>
  <w:num w:numId="23" w16cid:durableId="1261376948">
    <w:abstractNumId w:val="41"/>
  </w:num>
  <w:num w:numId="24" w16cid:durableId="446436163">
    <w:abstractNumId w:val="28"/>
  </w:num>
  <w:num w:numId="25" w16cid:durableId="10689789">
    <w:abstractNumId w:val="20"/>
  </w:num>
  <w:num w:numId="26" w16cid:durableId="1083186647">
    <w:abstractNumId w:val="37"/>
  </w:num>
  <w:num w:numId="27" w16cid:durableId="1341009059">
    <w:abstractNumId w:val="25"/>
  </w:num>
  <w:num w:numId="28" w16cid:durableId="1721588324">
    <w:abstractNumId w:val="14"/>
  </w:num>
  <w:num w:numId="29" w16cid:durableId="508064762">
    <w:abstractNumId w:val="36"/>
  </w:num>
  <w:num w:numId="30" w16cid:durableId="1190266574">
    <w:abstractNumId w:val="51"/>
  </w:num>
  <w:num w:numId="31" w16cid:durableId="1961641218">
    <w:abstractNumId w:val="46"/>
  </w:num>
  <w:num w:numId="32" w16cid:durableId="2003316976">
    <w:abstractNumId w:val="6"/>
  </w:num>
  <w:num w:numId="33" w16cid:durableId="1870416376">
    <w:abstractNumId w:val="27"/>
  </w:num>
  <w:num w:numId="34" w16cid:durableId="474682072">
    <w:abstractNumId w:val="12"/>
  </w:num>
  <w:num w:numId="35" w16cid:durableId="1195312620">
    <w:abstractNumId w:val="19"/>
  </w:num>
  <w:num w:numId="36" w16cid:durableId="691222455">
    <w:abstractNumId w:val="52"/>
  </w:num>
  <w:num w:numId="37" w16cid:durableId="2013751548">
    <w:abstractNumId w:val="9"/>
  </w:num>
  <w:num w:numId="38" w16cid:durableId="140199707">
    <w:abstractNumId w:val="35"/>
  </w:num>
  <w:num w:numId="39" w16cid:durableId="126825344">
    <w:abstractNumId w:val="48"/>
  </w:num>
  <w:num w:numId="40" w16cid:durableId="63769957">
    <w:abstractNumId w:val="42"/>
  </w:num>
  <w:num w:numId="41" w16cid:durableId="1197083962">
    <w:abstractNumId w:val="1"/>
  </w:num>
  <w:num w:numId="42" w16cid:durableId="1912697008">
    <w:abstractNumId w:val="53"/>
  </w:num>
  <w:num w:numId="43" w16cid:durableId="1165821382">
    <w:abstractNumId w:val="16"/>
  </w:num>
  <w:num w:numId="44" w16cid:durableId="32658502">
    <w:abstractNumId w:val="22"/>
  </w:num>
  <w:num w:numId="45" w16cid:durableId="704210632">
    <w:abstractNumId w:val="43"/>
  </w:num>
  <w:num w:numId="46" w16cid:durableId="278998514">
    <w:abstractNumId w:val="30"/>
  </w:num>
  <w:num w:numId="47" w16cid:durableId="246774340">
    <w:abstractNumId w:val="49"/>
  </w:num>
  <w:num w:numId="48" w16cid:durableId="713310980">
    <w:abstractNumId w:val="17"/>
  </w:num>
  <w:num w:numId="49" w16cid:durableId="22097719">
    <w:abstractNumId w:val="29"/>
  </w:num>
  <w:num w:numId="50" w16cid:durableId="1891845678">
    <w:abstractNumId w:val="10"/>
  </w:num>
  <w:num w:numId="51" w16cid:durableId="1970819491">
    <w:abstractNumId w:val="21"/>
  </w:num>
  <w:num w:numId="52" w16cid:durableId="374432242">
    <w:abstractNumId w:val="32"/>
  </w:num>
  <w:num w:numId="53" w16cid:durableId="480661987">
    <w:abstractNumId w:val="2"/>
  </w:num>
  <w:num w:numId="54" w16cid:durableId="1201095136">
    <w:abstractNumId w:val="40"/>
  </w:num>
  <w:num w:numId="55" w16cid:durableId="452553113">
    <w:abstractNumId w:val="8"/>
  </w:num>
  <w:num w:numId="56" w16cid:durableId="1681353089">
    <w:abstractNumId w:val="3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254"/>
    <w:rsid w:val="000023DF"/>
    <w:rsid w:val="00003287"/>
    <w:rsid w:val="00003EE7"/>
    <w:rsid w:val="00005B67"/>
    <w:rsid w:val="00006324"/>
    <w:rsid w:val="000064C1"/>
    <w:rsid w:val="00006820"/>
    <w:rsid w:val="0000775A"/>
    <w:rsid w:val="00011964"/>
    <w:rsid w:val="000132AC"/>
    <w:rsid w:val="00014A1D"/>
    <w:rsid w:val="00016EE3"/>
    <w:rsid w:val="000236DD"/>
    <w:rsid w:val="00023800"/>
    <w:rsid w:val="00026BC0"/>
    <w:rsid w:val="00026F29"/>
    <w:rsid w:val="00027BC2"/>
    <w:rsid w:val="000300CB"/>
    <w:rsid w:val="0003141E"/>
    <w:rsid w:val="00032A5C"/>
    <w:rsid w:val="00033231"/>
    <w:rsid w:val="00036A1E"/>
    <w:rsid w:val="00036E7F"/>
    <w:rsid w:val="000407C8"/>
    <w:rsid w:val="00041BF3"/>
    <w:rsid w:val="00042B06"/>
    <w:rsid w:val="00045884"/>
    <w:rsid w:val="00047C05"/>
    <w:rsid w:val="00047C82"/>
    <w:rsid w:val="00051179"/>
    <w:rsid w:val="000637B3"/>
    <w:rsid w:val="00063D1F"/>
    <w:rsid w:val="00063F96"/>
    <w:rsid w:val="00065571"/>
    <w:rsid w:val="00067214"/>
    <w:rsid w:val="00071342"/>
    <w:rsid w:val="00071BDF"/>
    <w:rsid w:val="00074F83"/>
    <w:rsid w:val="00077237"/>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7222"/>
    <w:rsid w:val="000E32F7"/>
    <w:rsid w:val="000E4ECE"/>
    <w:rsid w:val="000E634B"/>
    <w:rsid w:val="000E6F54"/>
    <w:rsid w:val="000F0105"/>
    <w:rsid w:val="000F1993"/>
    <w:rsid w:val="000F3830"/>
    <w:rsid w:val="000F6C0E"/>
    <w:rsid w:val="000F6CCA"/>
    <w:rsid w:val="000F763E"/>
    <w:rsid w:val="0010074B"/>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383F"/>
    <w:rsid w:val="00193A9A"/>
    <w:rsid w:val="001962E4"/>
    <w:rsid w:val="001A034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E45"/>
    <w:rsid w:val="001C4447"/>
    <w:rsid w:val="001C57A2"/>
    <w:rsid w:val="001C6E04"/>
    <w:rsid w:val="001D1EC3"/>
    <w:rsid w:val="001D585D"/>
    <w:rsid w:val="001E2F93"/>
    <w:rsid w:val="001E3F8F"/>
    <w:rsid w:val="001E5348"/>
    <w:rsid w:val="001E6660"/>
    <w:rsid w:val="001E68C7"/>
    <w:rsid w:val="001F0112"/>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48F8"/>
    <w:rsid w:val="0022540B"/>
    <w:rsid w:val="002261E4"/>
    <w:rsid w:val="00231ACD"/>
    <w:rsid w:val="00232B4C"/>
    <w:rsid w:val="00235708"/>
    <w:rsid w:val="00243184"/>
    <w:rsid w:val="00247736"/>
    <w:rsid w:val="0025525B"/>
    <w:rsid w:val="00256397"/>
    <w:rsid w:val="002567FA"/>
    <w:rsid w:val="00263A91"/>
    <w:rsid w:val="002670C5"/>
    <w:rsid w:val="002724A8"/>
    <w:rsid w:val="00272E50"/>
    <w:rsid w:val="00273768"/>
    <w:rsid w:val="00273E82"/>
    <w:rsid w:val="00275C75"/>
    <w:rsid w:val="00276BD1"/>
    <w:rsid w:val="00280FDA"/>
    <w:rsid w:val="00281032"/>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773A"/>
    <w:rsid w:val="002B7CD1"/>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628A"/>
    <w:rsid w:val="003033F5"/>
    <w:rsid w:val="003039B0"/>
    <w:rsid w:val="003053B6"/>
    <w:rsid w:val="003056AC"/>
    <w:rsid w:val="003109CD"/>
    <w:rsid w:val="00310F33"/>
    <w:rsid w:val="00314B88"/>
    <w:rsid w:val="003157A1"/>
    <w:rsid w:val="00317C1C"/>
    <w:rsid w:val="00317D3D"/>
    <w:rsid w:val="00317EF4"/>
    <w:rsid w:val="00321C41"/>
    <w:rsid w:val="003234DB"/>
    <w:rsid w:val="00326D55"/>
    <w:rsid w:val="0033138F"/>
    <w:rsid w:val="0033251A"/>
    <w:rsid w:val="00332A8C"/>
    <w:rsid w:val="00333448"/>
    <w:rsid w:val="00333BC4"/>
    <w:rsid w:val="00335371"/>
    <w:rsid w:val="003353B5"/>
    <w:rsid w:val="003357E3"/>
    <w:rsid w:val="003359E6"/>
    <w:rsid w:val="003409AF"/>
    <w:rsid w:val="00342518"/>
    <w:rsid w:val="00343402"/>
    <w:rsid w:val="0034420F"/>
    <w:rsid w:val="00350502"/>
    <w:rsid w:val="0035160C"/>
    <w:rsid w:val="003522F7"/>
    <w:rsid w:val="0035485F"/>
    <w:rsid w:val="00355E28"/>
    <w:rsid w:val="0035657C"/>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D23"/>
    <w:rsid w:val="003967CE"/>
    <w:rsid w:val="00397508"/>
    <w:rsid w:val="003A64AE"/>
    <w:rsid w:val="003A65D1"/>
    <w:rsid w:val="003A73F4"/>
    <w:rsid w:val="003A790F"/>
    <w:rsid w:val="003B1219"/>
    <w:rsid w:val="003B1BED"/>
    <w:rsid w:val="003B2AC3"/>
    <w:rsid w:val="003B3D9C"/>
    <w:rsid w:val="003B4D41"/>
    <w:rsid w:val="003B638B"/>
    <w:rsid w:val="003C0BC6"/>
    <w:rsid w:val="003C3887"/>
    <w:rsid w:val="003C6116"/>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501"/>
    <w:rsid w:val="003F465C"/>
    <w:rsid w:val="003F4CCF"/>
    <w:rsid w:val="003F6473"/>
    <w:rsid w:val="003F6BEA"/>
    <w:rsid w:val="00402057"/>
    <w:rsid w:val="00403AF9"/>
    <w:rsid w:val="004049F3"/>
    <w:rsid w:val="00405B36"/>
    <w:rsid w:val="00412E6E"/>
    <w:rsid w:val="00416EB7"/>
    <w:rsid w:val="004178E7"/>
    <w:rsid w:val="004206B8"/>
    <w:rsid w:val="00422585"/>
    <w:rsid w:val="00422E7A"/>
    <w:rsid w:val="00425529"/>
    <w:rsid w:val="00425B75"/>
    <w:rsid w:val="00432781"/>
    <w:rsid w:val="00432EBE"/>
    <w:rsid w:val="00435DFE"/>
    <w:rsid w:val="004369EC"/>
    <w:rsid w:val="00437E68"/>
    <w:rsid w:val="00437FCC"/>
    <w:rsid w:val="0044195F"/>
    <w:rsid w:val="0044229B"/>
    <w:rsid w:val="00445DEA"/>
    <w:rsid w:val="00452F07"/>
    <w:rsid w:val="00454E72"/>
    <w:rsid w:val="00456ABE"/>
    <w:rsid w:val="004639BE"/>
    <w:rsid w:val="00463D8B"/>
    <w:rsid w:val="00464D75"/>
    <w:rsid w:val="00465D76"/>
    <w:rsid w:val="00471785"/>
    <w:rsid w:val="0047415A"/>
    <w:rsid w:val="00480E59"/>
    <w:rsid w:val="00482602"/>
    <w:rsid w:val="0048310C"/>
    <w:rsid w:val="00483EF8"/>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5863"/>
    <w:rsid w:val="004A6769"/>
    <w:rsid w:val="004A6A24"/>
    <w:rsid w:val="004A7744"/>
    <w:rsid w:val="004B2B58"/>
    <w:rsid w:val="004B340D"/>
    <w:rsid w:val="004B4466"/>
    <w:rsid w:val="004B757B"/>
    <w:rsid w:val="004B779F"/>
    <w:rsid w:val="004B7ECA"/>
    <w:rsid w:val="004C17F9"/>
    <w:rsid w:val="004C1988"/>
    <w:rsid w:val="004C45CF"/>
    <w:rsid w:val="004C6344"/>
    <w:rsid w:val="004C6B29"/>
    <w:rsid w:val="004D3E8D"/>
    <w:rsid w:val="004D4361"/>
    <w:rsid w:val="004D44C9"/>
    <w:rsid w:val="004D74B8"/>
    <w:rsid w:val="004E2DE3"/>
    <w:rsid w:val="004E3E08"/>
    <w:rsid w:val="004E49E2"/>
    <w:rsid w:val="004E7B72"/>
    <w:rsid w:val="004E7CBF"/>
    <w:rsid w:val="004E7E94"/>
    <w:rsid w:val="004F38F3"/>
    <w:rsid w:val="004F5DD2"/>
    <w:rsid w:val="005000CE"/>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81682"/>
    <w:rsid w:val="0058308A"/>
    <w:rsid w:val="005835E9"/>
    <w:rsid w:val="005844E1"/>
    <w:rsid w:val="00584CFC"/>
    <w:rsid w:val="005855B6"/>
    <w:rsid w:val="00585CAA"/>
    <w:rsid w:val="005873FA"/>
    <w:rsid w:val="00587AE5"/>
    <w:rsid w:val="00590C4F"/>
    <w:rsid w:val="005912DD"/>
    <w:rsid w:val="0059179C"/>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FD5"/>
    <w:rsid w:val="005D6B54"/>
    <w:rsid w:val="005D7058"/>
    <w:rsid w:val="005D75BE"/>
    <w:rsid w:val="005D77F6"/>
    <w:rsid w:val="005E1DD0"/>
    <w:rsid w:val="005E2493"/>
    <w:rsid w:val="005E2F41"/>
    <w:rsid w:val="005E40D2"/>
    <w:rsid w:val="005E78AD"/>
    <w:rsid w:val="005E7BEC"/>
    <w:rsid w:val="005F030F"/>
    <w:rsid w:val="005F188E"/>
    <w:rsid w:val="005F1B73"/>
    <w:rsid w:val="005F4772"/>
    <w:rsid w:val="005F596B"/>
    <w:rsid w:val="005F62D0"/>
    <w:rsid w:val="005F7C27"/>
    <w:rsid w:val="00604988"/>
    <w:rsid w:val="00606CEA"/>
    <w:rsid w:val="006072C5"/>
    <w:rsid w:val="0061085D"/>
    <w:rsid w:val="006134BA"/>
    <w:rsid w:val="00614264"/>
    <w:rsid w:val="00614278"/>
    <w:rsid w:val="00615C81"/>
    <w:rsid w:val="006167CF"/>
    <w:rsid w:val="00623BAE"/>
    <w:rsid w:val="00625E01"/>
    <w:rsid w:val="00626366"/>
    <w:rsid w:val="00626557"/>
    <w:rsid w:val="0062704A"/>
    <w:rsid w:val="006305CF"/>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421B"/>
    <w:rsid w:val="006E1015"/>
    <w:rsid w:val="006E1114"/>
    <w:rsid w:val="006E3E24"/>
    <w:rsid w:val="006E4702"/>
    <w:rsid w:val="006E4DCC"/>
    <w:rsid w:val="006E6820"/>
    <w:rsid w:val="006F2643"/>
    <w:rsid w:val="006F4699"/>
    <w:rsid w:val="006F476F"/>
    <w:rsid w:val="006F47DD"/>
    <w:rsid w:val="006F4F17"/>
    <w:rsid w:val="00700BF7"/>
    <w:rsid w:val="00701B29"/>
    <w:rsid w:val="0070231A"/>
    <w:rsid w:val="007039FE"/>
    <w:rsid w:val="00704EA6"/>
    <w:rsid w:val="0070592C"/>
    <w:rsid w:val="0071156B"/>
    <w:rsid w:val="007118A1"/>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3608"/>
    <w:rsid w:val="007A3624"/>
    <w:rsid w:val="007A3D93"/>
    <w:rsid w:val="007A4B6A"/>
    <w:rsid w:val="007A5408"/>
    <w:rsid w:val="007A581B"/>
    <w:rsid w:val="007A6E6A"/>
    <w:rsid w:val="007A74A3"/>
    <w:rsid w:val="007A74D2"/>
    <w:rsid w:val="007A7DD9"/>
    <w:rsid w:val="007B0CDA"/>
    <w:rsid w:val="007B293D"/>
    <w:rsid w:val="007B32CF"/>
    <w:rsid w:val="007B661F"/>
    <w:rsid w:val="007C3A6B"/>
    <w:rsid w:val="007C4AC9"/>
    <w:rsid w:val="007C574B"/>
    <w:rsid w:val="007C657F"/>
    <w:rsid w:val="007C798A"/>
    <w:rsid w:val="007D15F4"/>
    <w:rsid w:val="007D5016"/>
    <w:rsid w:val="007D60BD"/>
    <w:rsid w:val="007D6717"/>
    <w:rsid w:val="007D6A27"/>
    <w:rsid w:val="007E1D4D"/>
    <w:rsid w:val="007E304E"/>
    <w:rsid w:val="007E5ADD"/>
    <w:rsid w:val="007E6D1B"/>
    <w:rsid w:val="007F0B60"/>
    <w:rsid w:val="007F34CD"/>
    <w:rsid w:val="007F3919"/>
    <w:rsid w:val="007F449B"/>
    <w:rsid w:val="007F5224"/>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3210"/>
    <w:rsid w:val="0091331B"/>
    <w:rsid w:val="009205C4"/>
    <w:rsid w:val="009213E7"/>
    <w:rsid w:val="009229F5"/>
    <w:rsid w:val="00922D65"/>
    <w:rsid w:val="0092356D"/>
    <w:rsid w:val="00923731"/>
    <w:rsid w:val="009270A7"/>
    <w:rsid w:val="0093016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2961"/>
    <w:rsid w:val="009B2BFC"/>
    <w:rsid w:val="009B2FDB"/>
    <w:rsid w:val="009B4816"/>
    <w:rsid w:val="009B4918"/>
    <w:rsid w:val="009B699B"/>
    <w:rsid w:val="009B6B06"/>
    <w:rsid w:val="009B6B46"/>
    <w:rsid w:val="009B6F9B"/>
    <w:rsid w:val="009C0D97"/>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D44"/>
    <w:rsid w:val="00A7001F"/>
    <w:rsid w:val="00A71345"/>
    <w:rsid w:val="00A717F6"/>
    <w:rsid w:val="00A72F13"/>
    <w:rsid w:val="00A735EB"/>
    <w:rsid w:val="00A74E6E"/>
    <w:rsid w:val="00A74F47"/>
    <w:rsid w:val="00A75147"/>
    <w:rsid w:val="00A762FA"/>
    <w:rsid w:val="00A76A85"/>
    <w:rsid w:val="00A815AF"/>
    <w:rsid w:val="00A81709"/>
    <w:rsid w:val="00A878B9"/>
    <w:rsid w:val="00A9459B"/>
    <w:rsid w:val="00AA01CF"/>
    <w:rsid w:val="00AA2012"/>
    <w:rsid w:val="00AA61B5"/>
    <w:rsid w:val="00AA69A8"/>
    <w:rsid w:val="00AA731C"/>
    <w:rsid w:val="00AA7A80"/>
    <w:rsid w:val="00AB0AB8"/>
    <w:rsid w:val="00AB1DC6"/>
    <w:rsid w:val="00AB1E8C"/>
    <w:rsid w:val="00AB21C5"/>
    <w:rsid w:val="00AC09D6"/>
    <w:rsid w:val="00AC3CA7"/>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56A"/>
    <w:rsid w:val="00B13D9F"/>
    <w:rsid w:val="00B13EA5"/>
    <w:rsid w:val="00B140EF"/>
    <w:rsid w:val="00B15B8D"/>
    <w:rsid w:val="00B15F7D"/>
    <w:rsid w:val="00B17953"/>
    <w:rsid w:val="00B208A1"/>
    <w:rsid w:val="00B209FA"/>
    <w:rsid w:val="00B217BF"/>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4CBE"/>
    <w:rsid w:val="00B64E19"/>
    <w:rsid w:val="00B679FD"/>
    <w:rsid w:val="00B71173"/>
    <w:rsid w:val="00B71EBA"/>
    <w:rsid w:val="00B724BB"/>
    <w:rsid w:val="00B75007"/>
    <w:rsid w:val="00B75225"/>
    <w:rsid w:val="00B76755"/>
    <w:rsid w:val="00B82CBD"/>
    <w:rsid w:val="00B84B9B"/>
    <w:rsid w:val="00B91C71"/>
    <w:rsid w:val="00B92F87"/>
    <w:rsid w:val="00B9474F"/>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5E6C"/>
    <w:rsid w:val="00BF7D01"/>
    <w:rsid w:val="00C014C8"/>
    <w:rsid w:val="00C03DD2"/>
    <w:rsid w:val="00C067F3"/>
    <w:rsid w:val="00C110B6"/>
    <w:rsid w:val="00C117E0"/>
    <w:rsid w:val="00C1387D"/>
    <w:rsid w:val="00C13C64"/>
    <w:rsid w:val="00C13D09"/>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BF2"/>
    <w:rsid w:val="00CB2B03"/>
    <w:rsid w:val="00CB325F"/>
    <w:rsid w:val="00CB3303"/>
    <w:rsid w:val="00CB53F1"/>
    <w:rsid w:val="00CB5410"/>
    <w:rsid w:val="00CB7E70"/>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5355"/>
    <w:rsid w:val="00D47ADB"/>
    <w:rsid w:val="00D50544"/>
    <w:rsid w:val="00D50B61"/>
    <w:rsid w:val="00D5296C"/>
    <w:rsid w:val="00D53931"/>
    <w:rsid w:val="00D54BF4"/>
    <w:rsid w:val="00D55063"/>
    <w:rsid w:val="00D5536A"/>
    <w:rsid w:val="00D6068B"/>
    <w:rsid w:val="00D6162A"/>
    <w:rsid w:val="00D627D6"/>
    <w:rsid w:val="00D634DE"/>
    <w:rsid w:val="00D6405C"/>
    <w:rsid w:val="00D64A09"/>
    <w:rsid w:val="00D65720"/>
    <w:rsid w:val="00D66569"/>
    <w:rsid w:val="00D66695"/>
    <w:rsid w:val="00D702BB"/>
    <w:rsid w:val="00D70DC7"/>
    <w:rsid w:val="00D714E2"/>
    <w:rsid w:val="00D72A30"/>
    <w:rsid w:val="00D72DF4"/>
    <w:rsid w:val="00D7320B"/>
    <w:rsid w:val="00D76E9F"/>
    <w:rsid w:val="00D808D1"/>
    <w:rsid w:val="00D80C7C"/>
    <w:rsid w:val="00D86C63"/>
    <w:rsid w:val="00D93187"/>
    <w:rsid w:val="00D9362B"/>
    <w:rsid w:val="00D94014"/>
    <w:rsid w:val="00DA383D"/>
    <w:rsid w:val="00DA4A0B"/>
    <w:rsid w:val="00DA680A"/>
    <w:rsid w:val="00DA7FC5"/>
    <w:rsid w:val="00DB17DE"/>
    <w:rsid w:val="00DB2621"/>
    <w:rsid w:val="00DB47E5"/>
    <w:rsid w:val="00DB504B"/>
    <w:rsid w:val="00DC0863"/>
    <w:rsid w:val="00DC4863"/>
    <w:rsid w:val="00DC5052"/>
    <w:rsid w:val="00DC60DD"/>
    <w:rsid w:val="00DC6890"/>
    <w:rsid w:val="00DD132A"/>
    <w:rsid w:val="00DD3B87"/>
    <w:rsid w:val="00DD4E82"/>
    <w:rsid w:val="00DD602D"/>
    <w:rsid w:val="00DE471A"/>
    <w:rsid w:val="00DE5A3A"/>
    <w:rsid w:val="00DE7198"/>
    <w:rsid w:val="00DE7B2A"/>
    <w:rsid w:val="00DF15FE"/>
    <w:rsid w:val="00DF2713"/>
    <w:rsid w:val="00DF271C"/>
    <w:rsid w:val="00DF5279"/>
    <w:rsid w:val="00DF5F62"/>
    <w:rsid w:val="00E01856"/>
    <w:rsid w:val="00E0197F"/>
    <w:rsid w:val="00E02028"/>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6C8F"/>
    <w:rsid w:val="00ED01EA"/>
    <w:rsid w:val="00ED256F"/>
    <w:rsid w:val="00ED2993"/>
    <w:rsid w:val="00ED3D18"/>
    <w:rsid w:val="00ED4C0C"/>
    <w:rsid w:val="00EE5CDE"/>
    <w:rsid w:val="00EE67FA"/>
    <w:rsid w:val="00EE7EDC"/>
    <w:rsid w:val="00EF114C"/>
    <w:rsid w:val="00EF39A2"/>
    <w:rsid w:val="00EF5868"/>
    <w:rsid w:val="00EF6252"/>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9EF"/>
    <w:rsid w:val="00F62DEE"/>
    <w:rsid w:val="00F639DE"/>
    <w:rsid w:val="00F656FC"/>
    <w:rsid w:val="00F665BC"/>
    <w:rsid w:val="00F66E28"/>
    <w:rsid w:val="00F67E55"/>
    <w:rsid w:val="00F725EA"/>
    <w:rsid w:val="00F72738"/>
    <w:rsid w:val="00F74265"/>
    <w:rsid w:val="00F75AA1"/>
    <w:rsid w:val="00F76425"/>
    <w:rsid w:val="00F80498"/>
    <w:rsid w:val="00F808B1"/>
    <w:rsid w:val="00F82113"/>
    <w:rsid w:val="00F82668"/>
    <w:rsid w:val="00F8386C"/>
    <w:rsid w:val="00F87841"/>
    <w:rsid w:val="00F9181E"/>
    <w:rsid w:val="00F936D9"/>
    <w:rsid w:val="00F93869"/>
    <w:rsid w:val="00F9511C"/>
    <w:rsid w:val="00F95192"/>
    <w:rsid w:val="00F97704"/>
    <w:rsid w:val="00FA1390"/>
    <w:rsid w:val="00FA194D"/>
    <w:rsid w:val="00FA3697"/>
    <w:rsid w:val="00FA4957"/>
    <w:rsid w:val="00FA5497"/>
    <w:rsid w:val="00FA66AD"/>
    <w:rsid w:val="00FA6A7F"/>
    <w:rsid w:val="00FA6D3C"/>
    <w:rsid w:val="00FA7173"/>
    <w:rsid w:val="00FB07A7"/>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6"/>
    <w:rsid w:val="00FE4C84"/>
    <w:rsid w:val="00FE6667"/>
    <w:rsid w:val="00FE7AAA"/>
    <w:rsid w:val="00FF1477"/>
    <w:rsid w:val="00FF149D"/>
    <w:rsid w:val="00FF1D67"/>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9513879-7207-4974-8E73-555AE3E19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image" Target="media/image3.jpeg"/><Relationship Id="rId18" Type="http://schemas.openxmlformats.org/officeDocument/2006/relationships/hyperlink" Target="http://ww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ython.org" TargetMode="External"/><Relationship Id="rId25" Type="http://schemas.openxmlformats.org/officeDocument/2006/relationships/image" Target="media/image11.png"/><Relationship Id="rId33" Type="http://schemas.openxmlformats.org/officeDocument/2006/relationships/hyperlink" Target="http://www.tramy.us/" TargetMode="External"/><Relationship Id="rId2" Type="http://schemas.openxmlformats.org/officeDocument/2006/relationships/numbering" Target="numbering.xml"/><Relationship Id="rId16" Type="http://schemas.openxmlformats.org/officeDocument/2006/relationships/hyperlink" Target="https://www.anaconda.com/products/distribu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cran.r-project.org/web/packages/gdistance/index.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download/release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1</Pages>
  <Words>30184</Words>
  <Characters>17205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Casey</cp:lastModifiedBy>
  <cp:revision>15</cp:revision>
  <cp:lastPrinted>2022-07-08T23:36:00Z</cp:lastPrinted>
  <dcterms:created xsi:type="dcterms:W3CDTF">2022-07-08T23:35:00Z</dcterms:created>
  <dcterms:modified xsi:type="dcterms:W3CDTF">2023-03-01T21:53:00Z</dcterms:modified>
</cp:coreProperties>
</file>